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Default="00DD7931" w:rsidP="00FD15B6">
      <w:pPr>
        <w:jc w:val="center"/>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C207364" w14:textId="69AC3AAE" w:rsidR="00FD15B6" w:rsidRDefault="00FD15B6" w:rsidP="00FD15B6">
      <w:pPr>
        <w:spacing w:line="240" w:lineRule="auto"/>
        <w:jc w:val="center"/>
        <w:rPr>
          <w:rFonts w:cs="Times New Roman"/>
        </w:rPr>
      </w:pPr>
      <w:r>
        <w:rPr>
          <w:rFonts w:cs="Times New Roman"/>
        </w:rPr>
        <w:t xml:space="preserve">Luyu Liu </w:t>
      </w:r>
      <w:r w:rsidRPr="00BD6C8F">
        <w:rPr>
          <w:rFonts w:cs="Times New Roman"/>
          <w:vertAlign w:val="superscript"/>
        </w:rPr>
        <w:t>1</w:t>
      </w:r>
      <w:r w:rsidR="00D57A4E">
        <w:rPr>
          <w:rFonts w:cs="Times New Roman"/>
          <w:vertAlign w:val="superscript"/>
        </w:rPr>
        <w:t>,</w:t>
      </w:r>
      <w:r w:rsidR="006E6079">
        <w:rPr>
          <w:rFonts w:cs="Times New Roman"/>
          <w:vertAlign w:val="superscript"/>
        </w:rPr>
        <w:t xml:space="preserve"> 2</w:t>
      </w:r>
      <w:r w:rsidR="00214EF6">
        <w:rPr>
          <w:rFonts w:cs="Times New Roman"/>
          <w:vertAlign w:val="superscript"/>
        </w:rPr>
        <w:t>, *</w:t>
      </w:r>
      <w:r>
        <w:rPr>
          <w:rFonts w:cs="Times New Roman"/>
        </w:rPr>
        <w:t xml:space="preserve">, Adam Porr </w:t>
      </w:r>
      <w:r w:rsidR="006E6079">
        <w:rPr>
          <w:rFonts w:cs="Times New Roman"/>
          <w:vertAlign w:val="superscript"/>
        </w:rPr>
        <w:t>3</w:t>
      </w:r>
      <w:r>
        <w:rPr>
          <w:rFonts w:cs="Times New Roman"/>
        </w:rPr>
        <w:t xml:space="preserve">, Harvey J. Miller </w:t>
      </w:r>
      <w:r w:rsidRPr="00BD6C8F">
        <w:rPr>
          <w:rFonts w:cs="Times New Roman"/>
          <w:vertAlign w:val="superscript"/>
        </w:rPr>
        <w:t>1</w:t>
      </w:r>
      <w:r w:rsidR="006E6079">
        <w:rPr>
          <w:rFonts w:cs="Times New Roman"/>
          <w:vertAlign w:val="superscript"/>
        </w:rPr>
        <w:t>, 2</w:t>
      </w:r>
      <w:r w:rsidRPr="00BD6C8F">
        <w:rPr>
          <w:rStyle w:val="FootnoteReference"/>
          <w:rFonts w:cs="Times New Roman"/>
          <w:color w:val="FFFFFF" w:themeColor="background1"/>
        </w:rPr>
        <w:footnoteReference w:id="1"/>
      </w:r>
    </w:p>
    <w:p w14:paraId="73F78F27" w14:textId="27635F92" w:rsidR="00FD15B6" w:rsidRDefault="00FD15B6" w:rsidP="00FD15B6">
      <w:pPr>
        <w:spacing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The Ohio State University, Columbus, OH</w:t>
      </w:r>
      <w:r w:rsidR="00E71908">
        <w:rPr>
          <w:rFonts w:cs="Times New Roman"/>
          <w:szCs w:val="20"/>
        </w:rPr>
        <w:t>, USA</w:t>
      </w:r>
    </w:p>
    <w:p w14:paraId="38030F2F" w14:textId="4E632786" w:rsidR="00F57005" w:rsidRPr="00BD6C8F" w:rsidRDefault="00F57005" w:rsidP="00FD15B6">
      <w:pPr>
        <w:spacing w:line="240" w:lineRule="auto"/>
        <w:jc w:val="center"/>
        <w:rPr>
          <w:rFonts w:cs="Times New Roman"/>
          <w:szCs w:val="20"/>
        </w:rPr>
      </w:pPr>
      <w:r w:rsidRPr="00F57005">
        <w:rPr>
          <w:rFonts w:cs="Times New Roman"/>
          <w:szCs w:val="20"/>
          <w:vertAlign w:val="superscript"/>
        </w:rPr>
        <w:t>2</w:t>
      </w:r>
      <w:r>
        <w:rPr>
          <w:rFonts w:cs="Times New Roman"/>
          <w:szCs w:val="20"/>
        </w:rPr>
        <w:t xml:space="preserve"> </w:t>
      </w:r>
      <w:r w:rsidRPr="00BD6C8F">
        <w:rPr>
          <w:rFonts w:cs="Times New Roman"/>
          <w:szCs w:val="20"/>
        </w:rPr>
        <w:t>Center for Urban and Regional Analysis, The Ohio State University, Columbus, OH</w:t>
      </w:r>
      <w:r w:rsidR="00E71908">
        <w:rPr>
          <w:rFonts w:cs="Times New Roman"/>
          <w:szCs w:val="20"/>
        </w:rPr>
        <w:t>, USA</w:t>
      </w:r>
    </w:p>
    <w:p w14:paraId="2BEA0C77" w14:textId="104D319C" w:rsidR="00FD15B6" w:rsidRDefault="00F57005" w:rsidP="00FD15B6">
      <w:pPr>
        <w:spacing w:line="240" w:lineRule="auto"/>
        <w:jc w:val="center"/>
        <w:rPr>
          <w:rFonts w:cs="Times New Roman"/>
          <w:szCs w:val="20"/>
        </w:rPr>
      </w:pPr>
      <w:r>
        <w:rPr>
          <w:rFonts w:cs="Times New Roman"/>
          <w:szCs w:val="20"/>
          <w:vertAlign w:val="superscript"/>
        </w:rPr>
        <w:t>3</w:t>
      </w:r>
      <w:r w:rsidR="00FD15B6">
        <w:rPr>
          <w:rFonts w:cs="Times New Roman"/>
          <w:szCs w:val="20"/>
        </w:rPr>
        <w:t xml:space="preserve"> </w:t>
      </w:r>
      <w:r w:rsidR="00FD15B6" w:rsidRPr="007D308E">
        <w:rPr>
          <w:rFonts w:cs="Times New Roman"/>
          <w:szCs w:val="20"/>
        </w:rPr>
        <w:t>Mid-Ohio Regional Planning Commission</w:t>
      </w:r>
      <w:r w:rsidR="00FD15B6">
        <w:rPr>
          <w:rFonts w:cs="Times New Roman"/>
          <w:szCs w:val="20"/>
        </w:rPr>
        <w:t>, Columbus, OH</w:t>
      </w:r>
      <w:r w:rsidR="00E71908">
        <w:rPr>
          <w:rFonts w:cs="Times New Roman"/>
          <w:szCs w:val="20"/>
        </w:rPr>
        <w:t>, USA</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lastRenderedPageBreak/>
        <w:t>Introduction</w:t>
      </w:r>
    </w:p>
    <w:p w14:paraId="53782355" w14:textId="332C773D"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970F2">
        <w:rPr>
          <w:rFonts w:cs="Times New Roman"/>
          <w:szCs w:val="20"/>
        </w:rPr>
        <w:instrText xml:space="preserve"> ADDIN ZOTERO_ITEM CSL_CITATION {"citationID":"XEH04nYV","properties":{"formattedCitation":"(Tong et al., 2015)","plainCitation":"(Tong et al., 2015)","noteIndex":0},"citationItems":[{"id":958,"uris":["http://zotero.org/users/9738374/items/HTWRQBQ8"],"itemData":{"id":958,"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970F2">
        <w:rPr>
          <w:rFonts w:cs="Times New Roman"/>
          <w:szCs w:val="20"/>
        </w:rPr>
        <w:instrText xml:space="preserve"> ADDIN ZOTERO_ITEM CSL_CITATION {"citationID":"DZtdw0Cd","properties":{"formattedCitation":"(Park et al., 2020)","plainCitation":"(Park et al., 2020)","noteIndex":0},"citationItems":[{"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0BFFF2A5"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970F2">
        <w:rPr>
          <w:rFonts w:cs="Times New Roman"/>
          <w:szCs w:val="20"/>
        </w:rPr>
        <w:instrText xml:space="preserve"> ADDIN ZOTERO_ITEM CSL_CITATION {"citationID":"f0PzI2Zv","properties":{"formattedCitation":"(Mudigonda et al., 2019)","plainCitation":"(Mudigonda et al., 2019)","noteIndex":0},"citationItems":[{"id":1696,"uris":["http://zotero.org/users/9738374/items/S5PZ7VJC"],"itemData":{"id":1696,"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0970F2">
        <w:rPr>
          <w:rFonts w:cs="Times New Roman"/>
          <w:szCs w:val="20"/>
        </w:rPr>
        <w:instrText xml:space="preserve"> ADDIN ZOTERO_ITEM CSL_CITATION {"citationID":"hF0gZI2t","properties":{"formattedCitation":"(H. J. Miller, 1999, 2017)","plainCitation":"(H. J. Miller, 1999,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620,"uris":["http://zotero.org/users/9738374/items/Y7VLYI2D"],"itemData":{"id":1620,"type":"article-journal","container-title":"Geographical analysis","ISSN":"0016-7363","issue":"1","note":"publisher: Wiley Online Library","page":"187–212","title":"Measuring spa</w:instrText>
      </w:r>
      <w:r w:rsidR="000970F2">
        <w:rPr>
          <w:rFonts w:cs="Times New Roman" w:hint="eastAsia"/>
          <w:szCs w:val="20"/>
        </w:rPr>
        <w:instrText>ce</w:instrText>
      </w:r>
      <w:r w:rsidR="000970F2">
        <w:rPr>
          <w:rFonts w:cs="Times New Roman" w:hint="eastAsia"/>
          <w:szCs w:val="20"/>
        </w:rPr>
        <w:instrText>‐</w:instrText>
      </w:r>
      <w:r w:rsidR="000970F2">
        <w:rPr>
          <w:rFonts w:cs="Times New Roman" w:hint="eastAsia"/>
          <w:szCs w:val="20"/>
        </w:rPr>
        <w:instrText>time accessibility benefits within transportation networks: Basic theory and computational procedures","volume":"31","author":[{"family":"Miller","given":"Harvey J"}],"issued":{"date-parts":[["1999"]]}}}],"schema":"https://github.com/citation-style-lan</w:instrText>
      </w:r>
      <w:r w:rsidR="000970F2">
        <w:rPr>
          <w:rFonts w:cs="Times New Roman"/>
          <w:szCs w:val="20"/>
        </w:rPr>
        <w:instrText xml:space="preserve">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0970F2">
        <w:rPr>
          <w:rFonts w:cs="Times New Roman"/>
          <w:szCs w:val="20"/>
        </w:rPr>
        <w:instrText xml:space="preserve"> ADDIN ZOTERO_ITEM CSL_CITATION {"citationID":"npT7fUPb","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0970F2">
        <w:rPr>
          <w:rFonts w:cs="Times New Roman"/>
          <w:szCs w:val="20"/>
        </w:rPr>
        <w:instrText xml:space="preserve"> ADDIN ZOTERO_ITEM CSL_CITATION {"citationID":"xgkEtNze","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w:t>
      </w:r>
      <w:r w:rsidR="005B4F15">
        <w:rPr>
          <w:rFonts w:cs="Times New Roman"/>
          <w:szCs w:val="20"/>
        </w:rPr>
        <w:lastRenderedPageBreak/>
        <w:t xml:space="preserve">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5B0A97A"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970F2">
        <w:rPr>
          <w:rFonts w:cs="Times New Roman"/>
          <w:szCs w:val="20"/>
        </w:rPr>
        <w:instrText xml:space="preserve"> ADDIN ZOTERO_ITEM CSL_CITATION {"citationID":"F33z0jdh","properties":{"formattedCitation":"(Azolin et al., 2020; Holling, 1973)","plainCitation":"(Azolin et al., 2020; Holling, 1973)","noteIndex":0},"citationItems":[{"id":1654,"uris":["http://zotero.org/users/9738374/items/X2NPE76Z"],"itemData":{"id":1654,"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53,"uris":["http://zotero.org/users/9738374/items/XWU55ME9"],"itemData":{"id":1653,"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Azolin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970F2">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54,"uris":["http://zotero.org/users/9738374/items/X2NPE76Z"],"itemData":{"id":1654,"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Azolin et al., 2020; Gu et al., 2020; Wan et al., 2018)</w:t>
      </w:r>
      <w:r w:rsidR="005A7406">
        <w:rPr>
          <w:rFonts w:cs="Times New Roman"/>
          <w:szCs w:val="20"/>
        </w:rPr>
        <w:fldChar w:fldCharType="end"/>
      </w:r>
      <w:r w:rsidR="00AE1191">
        <w:rPr>
          <w:rFonts w:cs="Times New Roman"/>
          <w:szCs w:val="20"/>
        </w:rPr>
        <w:t xml:space="preserve">. </w:t>
      </w:r>
    </w:p>
    <w:p w14:paraId="7E13C750" w14:textId="39CD7B10"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970F2">
        <w:rPr>
          <w:rFonts w:cs="Times New Roman"/>
          <w:szCs w:val="20"/>
        </w:rPr>
        <w:instrText xml:space="preserve"> ADDIN ZOTERO_ITEM CSL_CITATION {"citationID":"IC8TJSiV","properties":{"formattedCitation":"(Gu et al., 2020; Wan et al., 2018)","plainCitation":"(Gu et al., 2020; 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970F2">
        <w:rPr>
          <w:rFonts w:cs="Times New Roman"/>
          <w:szCs w:val="20"/>
        </w:rPr>
        <w:instrText xml:space="preserve"> ADDIN ZOTERO_ITEM CSL_CITATION {"citationID":"LB6kz3bL","properties":{"formattedCitation":"(Wan et al., 2018)","plainCitation":"(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970F2">
        <w:rPr>
          <w:rFonts w:cs="Times New Roman"/>
          <w:szCs w:val="20"/>
        </w:rPr>
        <w:instrText xml:space="preserve"> ADDIN ZOTERO_ITEM CSL_CITATION {"citationID":"XxJD6yaQ","properties":{"formattedCitation":"(Gu et al., 2020; Wan et al., 2018)","plainCitation":"(Gu et al., 2020; 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C6C0F9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970F2">
        <w:rPr>
          <w:rFonts w:cs="Times New Roman"/>
          <w:szCs w:val="20"/>
        </w:rPr>
        <w:instrText xml:space="preserve"> ADDIN ZOTERO_ITEM CSL_CITATION {"citationID":"Vsee7P3D","properties":{"formattedCitation":"(Gu et al., 2020)","plainCitation":"(Gu et al., 2020)","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970F2">
        <w:rPr>
          <w:rFonts w:cs="Times New Roman"/>
          <w:szCs w:val="20"/>
        </w:rPr>
        <w:instrText xml:space="preserve"> ADDIN ZOTERO_ITEM CSL_CITATION {"citationID":"R6yDJE9v","properties":{"formattedCitation":"(Gu et al., 2020; Kathuria et al., 2020)","plainCitation":"(Gu et al., 2020; Kathuria et al., 2020)","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59,"uris":["http://zotero.org/users/9738374/items/FUWC6MIB"],"itemData":{"id":1659,"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B853B4">
        <w:rPr>
          <w:rFonts w:cs="Times New Roman"/>
          <w:szCs w:val="20"/>
        </w:rPr>
        <w:instrText xml:space="preserve"> ADDIN ZOTERO_ITEM CSL_CITATION {"citationID":"73zzUVDo","properties":{"formattedCitation":"(Carrion &amp; Levinson, 2012)","plainCitation":"(Carrion &amp; Levinson, 2012)","dontUpdate":true,"noteIndex":0},"citationItems":[{"id":1667,"uris":["http://zotero.org/users/9738374/items/9MZNXZEN"],"itemData":{"id":1667,"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4245EEA1"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fldChar w:fldCharType="begin"/>
      </w:r>
      <w:r w:rsidR="00B853B4">
        <w:rPr>
          <w:rFonts w:cs="Times New Roman"/>
          <w:szCs w:val="20"/>
        </w:rPr>
        <w:instrText xml:space="preserve"> ADDIN ZOTERO_ITEM CSL_CITATION {"citationID":"UkNmqK0T","properties":{"formattedCitation":"(D\\uc0\\u8217{}este &amp; Taylor, 2003)","plainCitation":"(D’este &amp; Taylor, 2003)","dontUpdate":true,"noteIndex":0},"citationItems":[{"id":1644,"uris":["http://zotero.org/users/9738374/items/XEEICI3P"],"itemData":{"id":1644,"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D’est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fldChar w:fldCharType="begin"/>
      </w:r>
      <w:r w:rsidR="00B853B4">
        <w:rPr>
          <w:rFonts w:cs="Times New Roman"/>
          <w:szCs w:val="20"/>
        </w:rPr>
        <w:instrText xml:space="preserve"> ADDIN ZOTERO_ITEM CSL_CITATION {"citationID":"jJKANUkQ","properties":{"formattedCitation":"(Taylor &amp; D\\uc0\\u8217{}Este, 2007)","plainCitation":"(Taylor &amp; D’Este, 2007)","dontUpdate":true,"noteIndex":0},"citationItems":[{"id":1640,"uris":["http://zotero.org/users/9738374/items/WNZI9K89"],"itemData":{"id":1640,"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D’Est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w:t>
      </w:r>
      <w:r w:rsidR="00F579EE">
        <w:rPr>
          <w:rFonts w:cs="Times New Roman"/>
          <w:szCs w:val="20"/>
        </w:rPr>
        <w:lastRenderedPageBreak/>
        <w:t xml:space="preserve">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fldChar w:fldCharType="begin"/>
      </w:r>
      <w:r w:rsidR="00EA4264">
        <w:rPr>
          <w:rFonts w:cs="Times New Roman"/>
          <w:szCs w:val="20"/>
        </w:rPr>
        <w:instrText xml:space="preserve"> ADDIN ZOTERO_ITEM CSL_CITATION {"citationID":"Z2qN4HGL","properties":{"formattedCitation":"(Wessel et al., 2017)","plainCitation":"(Wessel et al., 2017)","dontUpdate":true,"noteIndex":0},"citationItems":[{"id":1111,"uris":["http://zotero.org/users/9738374/items/WUMJIMI8"],"itemData":{"id":1111,"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EA4264">
        <w:rPr>
          <w:rFonts w:cs="Times New Roman"/>
          <w:szCs w:val="20"/>
        </w:rPr>
        <w:instrText xml:space="preserve"> ADDIN ZOTERO_ITEM CSL_CITATION {"citationID":"ZQ7fFd6r","properties":{"formattedCitation":"(Wessel &amp; Farber, 2019)","plainCitation":"(Wessel &amp; Farber, 2019)","dontUpdate":true,"noteIndex":0},"citationItems":[{"id":"i7ODsrws/HPQKC4Ip","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970F2">
        <w:rPr>
          <w:rFonts w:cs="Times New Roman"/>
          <w:szCs w:val="20"/>
        </w:rPr>
        <w:instrText xml:space="preserve"> ADDIN ZOTERO_ITEM CSL_CITATION {"citationID":"cHDiALw3","properties":{"formattedCitation":"(Liu &amp; Miller, 2020a)","plainCitation":"(Liu &amp; Miller, 2020a)","noteIndex":0},"citationItems":[{"id":1694,"uris":["http://zotero.org/users/9738374/items/AAAVQZML"],"itemData":{"id":1694,"type":"article-journal","container-title":"Transportation Research Part A: Policy and Practice","ISSN":"0965-8564","journalAbbreviation":"Transportation Research Part A: Policy and Practice","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30064934"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EA4264">
        <w:rPr>
          <w:rFonts w:cs="Times New Roman"/>
          <w:szCs w:val="20"/>
        </w:rPr>
        <w:instrText xml:space="preserve"> ADDIN ZOTERO_ITEM CSL_CITATION {"citationID":"Kl53SiGM","properties":{"formattedCitation":"(Liu et al., 2022)","plainCitation":"(Liu et al., 2022)","dontUpdate":true,"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0EF9201D"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970F2">
        <w:rPr>
          <w:rFonts w:cs="Times New Roman"/>
          <w:szCs w:val="20"/>
        </w:rPr>
        <w:instrText xml:space="preserve"> ADDIN ZOTERO_ITEM CSL_CITATION {"citationID":"maIzNIV2","properties":{"formattedCitation":"(Lin et al., 2016)","plainCitation":"(Lin et al., 2016)","noteIndex":0},"citationItems":[{"id":1639,"uris":["http://zotero.org/users/9738374/items/I6GLU9FY"],"itemData":{"id":1639,"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970F2">
        <w:rPr>
          <w:rFonts w:cs="Times New Roman"/>
          <w:szCs w:val="20"/>
        </w:rPr>
        <w:instrText xml:space="preserve"> ADDIN ZOTERO_ITEM CSL_CITATION {"citationID":"n0fO5UOq","properties":{"formattedCitation":"(Zhu &amp; Levinson, 2012)","plainCitation":"(Zhu &amp; Levinson, 2012)","noteIndex":0},"citationItems":[{"id":"i7ODsrws/r3xzWoM4","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970F2">
        <w:rPr>
          <w:rFonts w:cs="Times New Roman"/>
          <w:szCs w:val="20"/>
        </w:rPr>
        <w:instrText xml:space="preserve"> ADDIN ZOTERO_ITEM CSL_CITATION {"citationID":"iIMmE5Th","properties":{"formattedCitation":"(Lin et al., 2016; Park et al., 2020)","plainCitation":"(Lin et al., 2016; Park et al., 2020)","noteIndex":0},"citationItems":[{"id":1639,"uris":["http://zotero.org/users/9738374/items/I6GLU9FY"],"itemData":{"id":1639,"type":"article-journal","title":"Transit user behaviour in response to service disruption: State of knowledge","author":[{"family":"Lin","given":"Teddy"},{"family":"Shalaby","given":"Amer"},{"family":"Miller","given":"Eric"}],"issued":{"date-parts":[["2016"]]}}},{"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A822A06"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4CD51B8A"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w:t>
      </w:r>
      <w:r>
        <w:rPr>
          <w:rFonts w:cs="Times New Roman"/>
          <w:szCs w:val="20"/>
        </w:rPr>
        <w:lastRenderedPageBreak/>
        <w:t xml:space="preserve">performance </w:t>
      </w:r>
      <w:r w:rsidR="006C25FC">
        <w:rPr>
          <w:rFonts w:cs="Times New Roman"/>
          <w:szCs w:val="20"/>
        </w:rPr>
        <w:fldChar w:fldCharType="begin"/>
      </w:r>
      <w:r w:rsidR="000970F2">
        <w:rPr>
          <w:rFonts w:cs="Times New Roman"/>
          <w:szCs w:val="20"/>
        </w:rPr>
        <w:instrText xml:space="preserve"> ADDIN ZOTERO_ITEM CSL_CITATION {"citationID":"Dl0wFLuJ","properties":{"formattedCitation":"(Carrion &amp; Levinson, 2012; Park et al., 2020)","plainCitation":"(Carrion &amp; Levinson, 2012; Park et al., 2020)","noteIndex":0},"citationItems":[{"id":1667,"uris":["http://zotero.org/users/9738374/items/9MZNXZEN"],"itemData":{"id":1667,"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970F2">
        <w:rPr>
          <w:rFonts w:cs="Times New Roman"/>
          <w:szCs w:val="20"/>
        </w:rPr>
        <w:instrText xml:space="preserve"> ADDIN ZOTERO_ITEM CSL_CITATION {"citationID":"i3zHVKC0","properties":{"formattedCitation":"(Mesbah et al., 2014; Pender et al., 2014)","plainCitation":"(Mesbah et al., 2014; Pender et al., 2014)","noteIndex":0},"citationItems":[{"id":1668,"uris":["http://zotero.org/users/9738374/items/2U9S2I82"],"itemData":{"id":1668,"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70,"uris":["http://zotero.org/users/9738374/items/DA4XPXKS"],"itemData":{"id":1670,"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616EE971" w:rsidR="00355B69" w:rsidRDefault="00E11D21" w:rsidP="00DE1C65">
      <w:pPr>
        <w:spacing w:before="120" w:after="120" w:line="240" w:lineRule="auto"/>
        <w:ind w:firstLine="720"/>
        <w:jc w:val="both"/>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0970F2">
        <w:rPr>
          <w:rFonts w:cs="Times New Roman"/>
          <w:szCs w:val="20"/>
        </w:rPr>
        <w:instrText xml:space="preserve"> ADDIN ZOTERO_ITEM CSL_CITATION {"citationID":"f1NzLZfg","properties":{"formattedCitation":"(Liu et al., 2020)","plainCitation":"(Liu et al., 2020)","noteIndex":0},"citationItems":[{"id":1671,"uris":["http://zotero.org/users/9738374/items/ULWA7KW8"],"itemData":{"id":1671,"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970F2" w:rsidRPr="000970F2">
        <w:rPr>
          <w:rFonts w:cs="Times New Roman"/>
        </w:rPr>
        <w:t>(Liu et al., 2020)</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0970F2">
        <w:rPr>
          <w:rFonts w:cs="Times New Roman"/>
          <w:szCs w:val="20"/>
        </w:rPr>
        <w:instrText xml:space="preserve"> ADDIN ZOTERO_ITEM CSL_CITATION {"citationID":"skNMJ5Us","properties":{"formattedCitation":"(Kar et al., 2021)","plainCitation":"(Kar et al., 20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Kar et al., 2021)</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4434F930"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He et al., 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711A256F" w:rsidR="003E5A6B" w:rsidRDefault="003E5A6B" w:rsidP="00DE1C65">
      <w:pPr>
        <w:pStyle w:val="Heading2"/>
        <w:jc w:val="both"/>
      </w:pPr>
      <w:r>
        <w:t>Data</w:t>
      </w:r>
    </w:p>
    <w:p w14:paraId="53899278" w14:textId="2DA0FF40"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0970F2">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i7ODsrws/nUAoL1Qj","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i7ODsrws/BFJ3CJih","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0970F2">
        <w:rPr>
          <w:rFonts w:cs="Times New Roman"/>
          <w:szCs w:val="24"/>
        </w:rPr>
        <w:instrText xml:space="preserve"> ADDIN ZOTERO_ITEM CSL_CITATION {"citationID":"EqkfS32l","properties":{"formattedCitation":"(Google, 2021; Google Developers, 2020)","plainCitation":"(Google, 2021; Google Developers, 2020)","noteIndex":0},"citationItems":[{"id":"i7ODsrws/8pETtOnH","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i7ODsrws/uUugwVdU","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lastRenderedPageBreak/>
        <w:t>Accessibility Measure</w:t>
      </w:r>
    </w:p>
    <w:p w14:paraId="7D78EFB7" w14:textId="57DA1BC2"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0970F2">
        <w:instrText xml:space="preserve"> ADDIN ZOTERO_ITEM CSL_CITATION {"citationID":"6yqaO9TE","properties":{"formattedCitation":"(E. J. Miller, 2018)","plainCitation":"(E. J. Miller, 2018)","noteIndex":0},"citationItems":[{"id":"i7ODsrws/6VazyyqI","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100A6E14"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0970F2">
        <w:instrText xml:space="preserve"> ADDIN ZOTERO_ITEM CSL_CITATION {"citationID":"Gn9oOvAE","properties":{"formattedCitation":"(H\\uc0\\u228{}gerstrand, 1970; H. J. Miller, 2017)","plainCitation":"(Hägerstrand, 1970; H. J. Miller,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596,"uris":["http://zotero.org/users/9738374/items/R4GBSDW7"],"itemData":{"id":1596,"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Hägerstrand,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0970F2">
        <w:instrText xml:space="preserve"> ADDIN ZOTERO_ITEM CSL_CITATION {"citationID":"ghlCSY40","properties":{"formattedCitation":"(H. J. Miller, 2017)","plainCitation":"(H. J. Miller,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706B64">
        <w:instrText xml:space="preserve"> ADDIN ZOTERO_ITEM CSL_CITATION {"citationID":"T7dKKvIH","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6D16F11E"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607E964E" w:rsidR="0018533E" w:rsidRDefault="0018533E" w:rsidP="00B15229">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2</w:t>
            </w:r>
            <w:r w:rsidRPr="00DD4874">
              <w:rPr>
                <w:rFonts w:cs="Times New Roman"/>
              </w:rPr>
              <w:fldChar w:fldCharType="end"/>
            </w:r>
            <w:bookmarkEnd w:id="0"/>
            <w:r w:rsidRPr="00DD4874">
              <w:rPr>
                <w:rFonts w:cs="Times New Roman"/>
              </w:rPr>
              <w:t>)</w:t>
            </w:r>
            <w:bookmarkEnd w:id="1"/>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10412380"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0970F2">
        <w:rPr>
          <w:rFonts w:cs="Times New Roman"/>
          <w:i/>
          <w:iCs/>
        </w:rPr>
        <w:instrText xml:space="preserve"> ADDIN ZOTERO_ITEM CSL_CITATION {"citationID":"XcmaRQaY","properties":{"formattedCitation":"(Gendreau et al., 2015; Wang et al., 2019)","plainCitation":"(Gendreau et al., 2015; Wang et al., 2019)","noteIndex":0},"citationItems":[{"id":"i7ODsrws/4TPIbnSx","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i7ODsrws/lwRfsf4X","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0970F2">
        <w:rPr>
          <w:rFonts w:cs="Times New Roman"/>
          <w:szCs w:val="24"/>
        </w:rPr>
        <w:instrText xml:space="preserve"> ADDIN ZOTERO_ITEM CSL_CITATION {"citationID":"kDtWuOVQ","properties":{"formattedCitation":"(Ahn &amp; Shin, 1991; Ichoua et al., 2003)","plainCitation":"(Ahn &amp; Shin, 1991; Ichoua et al., 2003)","noteIndex":0},"citationItems":[{"id":"i7ODsrws/O2G42TcS","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i7ODsrws/r9WlsE13","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w:t>
      </w:r>
      <w:r w:rsidR="00183336">
        <w:rPr>
          <w:rFonts w:cs="Times New Roman"/>
          <w:szCs w:val="24"/>
        </w:rPr>
        <w:lastRenderedPageBreak/>
        <w:t xml:space="preserve">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17821CF9"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B853B4">
        <w:instrText xml:space="preserve"> ADDIN ZOTERO_ITEM CSL_CITATION {"citationID":"fgLV8tiN","properties":{"formattedCitation":"(Liu et al., 2022)","plainCitation":"(Liu et al., 2022)","dontUpdate":true,"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0970F2">
        <w:instrText xml:space="preserve"> ADDIN ZOTERO_ITEM CSL_CITATION {"citationID":"3lQeF0d1","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2D61348C" w:rsidR="001A5ED2" w:rsidRDefault="001A5ED2" w:rsidP="00DE1C65">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3</w:t>
            </w:r>
            <w:r w:rsidRPr="00DD4874">
              <w:rPr>
                <w:rFonts w:cs="Times New Roman"/>
              </w:rPr>
              <w:fldChar w:fldCharType="end"/>
            </w:r>
            <w:bookmarkEnd w:id="2"/>
            <w:r w:rsidRPr="00DD4874">
              <w:rPr>
                <w:rFonts w:cs="Times New Roman"/>
              </w:rPr>
              <w:t>)</w:t>
            </w:r>
            <w:bookmarkEnd w:id="3"/>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lastRenderedPageBreak/>
        <w:t>Short-term Disruption: College Football Game</w:t>
      </w:r>
      <w:r w:rsidR="009130BA">
        <w:t>s</w:t>
      </w:r>
    </w:p>
    <w:p w14:paraId="37455FD2" w14:textId="49FC5FE4"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0970F2">
        <w:instrText xml:space="preserve"> ADDIN ZOTERO_ITEM CSL_CITATION {"citationID":"WnYNIk6b","properties":{"formattedCitation":"(Kaufman, 2021)","plainCitation":"(Kaufman, 2021)","noteIndex":0},"citationItems":[{"id":"i7ODsrws/GMNvRDGM","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024FAD03"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970F2">
        <w:instrText xml:space="preserve"> ADDIN ZOTERO_ITEM CSL_CITATION {"citationID":"pKlM2Xku","properties":{"formattedCitation":"(Liu et al., 2020)","plainCitation":"(Liu et al., 2020)","noteIndex":0},"citationItems":[{"id":1671,"uris":["http://zotero.org/users/9738374/items/ULWA7KW8"],"itemData":{"id":1671,"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lastRenderedPageBreak/>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5B651B21" w14:textId="6F854F62"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731C0">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2D70F433">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682A0C14" w:rsidR="00F14EAA" w:rsidRDefault="006060D0" w:rsidP="00DE1C65">
      <w:pPr>
        <w:spacing w:before="120" w:after="120"/>
        <w:jc w:val="both"/>
      </w:pPr>
      <w:bookmarkStart w:id="4" w:name="_Ref109222387"/>
      <w:r>
        <w:t xml:space="preserve">Figure </w:t>
      </w:r>
      <w:fldSimple w:instr=" SEQ Figure \* ARABIC ">
        <w:r w:rsidR="007731C0">
          <w:rPr>
            <w:noProof/>
          </w:rPr>
          <w:t>1</w:t>
        </w:r>
      </w:fldSimple>
      <w:bookmarkEnd w:id="4"/>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34A93AEF"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7731C0">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7731C0">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same </w:t>
      </w:r>
      <w:r w:rsidR="00027E86">
        <w:lastRenderedPageBreak/>
        <w:t xml:space="preserve">time period.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4EC40EDA"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7731C0">
        <w:t xml:space="preserve">Figure </w:t>
      </w:r>
      <w:r w:rsidR="007731C0">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7731C0">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5486400" cy="2438400"/>
                    </a:xfrm>
                    <a:prstGeom prst="rect">
                      <a:avLst/>
                    </a:prstGeom>
                  </pic:spPr>
                </pic:pic>
              </a:graphicData>
            </a:graphic>
          </wp:inline>
        </w:drawing>
      </w:r>
    </w:p>
    <w:p w14:paraId="32789BA5" w14:textId="14AF0117" w:rsidR="00622672" w:rsidRDefault="00622672" w:rsidP="00DE1C65">
      <w:pPr>
        <w:spacing w:before="120" w:after="120"/>
        <w:jc w:val="both"/>
      </w:pPr>
      <w:bookmarkStart w:id="5" w:name="_Ref109225481"/>
      <w:r>
        <w:t xml:space="preserve">Figure </w:t>
      </w:r>
      <w:fldSimple w:instr=" SEQ Figure \* ARABIC ">
        <w:r w:rsidR="007731C0">
          <w:rPr>
            <w:noProof/>
          </w:rPr>
          <w:t>2</w:t>
        </w:r>
      </w:fldSimple>
      <w:bookmarkEnd w:id="5"/>
      <w:r>
        <w:t xml:space="preserve">: </w:t>
      </w:r>
      <w:r w:rsidR="000A276B">
        <w:t>T</w:t>
      </w:r>
      <w:r w:rsidR="00E40128">
        <w:t xml:space="preserve">he relationship between positions of before-game peak, game start time, game end time, and after-game peak. </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496040DC" w:rsidR="00251DF1" w:rsidRDefault="00B45F1E" w:rsidP="00DE1C65">
      <w:pPr>
        <w:spacing w:before="120" w:after="120"/>
        <w:jc w:val="both"/>
      </w:pPr>
      <w:bookmarkStart w:id="6" w:name="_Ref109295179"/>
      <w:r>
        <w:t xml:space="preserve">Figure </w:t>
      </w:r>
      <w:fldSimple w:instr=" SEQ Figure \* ARABIC ">
        <w:r w:rsidR="007731C0">
          <w:rPr>
            <w:noProof/>
          </w:rPr>
          <w:t>3</w:t>
        </w:r>
      </w:fldSimple>
      <w:bookmarkEnd w:id="6"/>
      <w:r>
        <w:t xml:space="preserve">: </w:t>
      </w:r>
      <w:r w:rsidR="00563ECF">
        <w:t xml:space="preserve">The </w:t>
      </w:r>
      <w:r>
        <w:t xml:space="preserve">average hourly profile of accessibility unreliability for </w:t>
      </w:r>
      <w:r w:rsidR="003470A9">
        <w:t xml:space="preserve">home game, </w:t>
      </w:r>
      <w:r w:rsidR="003A0DC2">
        <w:t xml:space="preserve">away game and </w:t>
      </w:r>
      <w:r>
        <w:t>non-game days in the same time period.</w:t>
      </w:r>
    </w:p>
    <w:p w14:paraId="5D46ACB7" w14:textId="4CE8B908"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7731C0">
        <w:t>Figure 4</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587FFA56"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7731C0">
        <w:t>Figure 4</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7731C0">
        <w:t xml:space="preserve">Figure </w:t>
      </w:r>
      <w:r w:rsidR="007731C0">
        <w:rPr>
          <w:noProof/>
        </w:rPr>
        <w:t>2</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13B0073D" w:rsidR="003A0DC2" w:rsidRDefault="003A0DC2" w:rsidP="00DE1C65">
      <w:pPr>
        <w:spacing w:before="120" w:after="120"/>
        <w:jc w:val="both"/>
      </w:pPr>
      <w:bookmarkStart w:id="7" w:name="_Ref109391520"/>
      <w:r>
        <w:t xml:space="preserve">Figure </w:t>
      </w:r>
      <w:fldSimple w:instr=" SEQ Figure \* ARABIC ">
        <w:r w:rsidR="007731C0">
          <w:rPr>
            <w:noProof/>
          </w:rPr>
          <w:t>4</w:t>
        </w:r>
      </w:fldSimple>
      <w:bookmarkEnd w:id="7"/>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3AE0AA1C"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7731C0">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18B2C741"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7731C0">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970F2">
        <w:instrText xml:space="preserve"> ADDIN ZOTERO_ITEM CSL_CITATION {"citationID":"yQCZP8rg","properties":{"formattedCitation":"(Lee et al., 2020)","plainCitation":"(Lee et al., 2020)","noteIndex":0},"citationItems":[{"id":1697,"uris":["http://zotero.org/users/9738374/items/WX3M2W2L"],"itemData":{"id":1697,"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8D6D406" w:rsidR="003C6D91" w:rsidRDefault="001B61E8" w:rsidP="00DE1C65">
      <w:pPr>
        <w:spacing w:before="120" w:after="120"/>
        <w:jc w:val="both"/>
      </w:pPr>
      <w:bookmarkStart w:id="8" w:name="_Ref109663539"/>
      <w:r>
        <w:t xml:space="preserve">Figure </w:t>
      </w:r>
      <w:fldSimple w:instr=" SEQ Figure \* ARABIC ">
        <w:r w:rsidR="007731C0">
          <w:rPr>
            <w:noProof/>
          </w:rPr>
          <w:t>5</w:t>
        </w:r>
      </w:fldSimple>
      <w:bookmarkEnd w:id="8"/>
      <w:r>
        <w:t>: Temporal pattern of accessibility and unreliability</w:t>
      </w:r>
    </w:p>
    <w:p w14:paraId="0EAE3933" w14:textId="05E1BAFF" w:rsidR="00A57AC3" w:rsidRDefault="00357321" w:rsidP="00DE1C65">
      <w:pPr>
        <w:spacing w:before="120" w:after="120"/>
        <w:jc w:val="both"/>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7731C0">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w:t>
      </w:r>
      <w:r w:rsidR="00811C58">
        <w:lastRenderedPageBreak/>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E2110E">
        <w:t xml:space="preserve">The two measures’ spatial patterns are </w:t>
      </w:r>
      <w:r w:rsidR="0072057E">
        <w:t>very 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w:t>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002EC566">
            <wp:extent cx="5486400" cy="27432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021C33CD" w:rsidR="0012321F" w:rsidRDefault="00C72453" w:rsidP="00DE1C65">
      <w:pPr>
        <w:spacing w:before="120" w:after="120"/>
        <w:jc w:val="both"/>
      </w:pPr>
      <w:bookmarkStart w:id="9" w:name="_Ref109734152"/>
      <w:r>
        <w:t xml:space="preserve">Figure </w:t>
      </w:r>
      <w:fldSimple w:instr=" SEQ Figure \* ARABIC ">
        <w:r w:rsidR="007731C0">
          <w:rPr>
            <w:noProof/>
          </w:rPr>
          <w:t>6</w:t>
        </w:r>
      </w:fldSimple>
      <w:bookmarkEnd w:id="9"/>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1BB64C8B"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0970F2">
        <w:instrText xml:space="preserve"> ADDIN ZOTERO_ITEM CSL_CITATION {"citationID":"zIBWjxKa","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6F7CE9C7"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10A4D4AF"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w:t>
      </w:r>
      <w:r w:rsidR="00FD38FF">
        <w:t xml:space="preserve">e suggest that </w:t>
      </w:r>
      <w:r w:rsidR="005B4CD3">
        <w:t xml:space="preserve">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patterns of large social events’ impacts on public transit accessibility and reliability</w:t>
      </w:r>
      <w:r w:rsidR="00685488">
        <w:t xml:space="preserve">. </w:t>
      </w:r>
      <w:r w:rsidR="00FD38FF">
        <w:t>T</w:t>
      </w:r>
      <w:r w:rsidR="00685488">
        <w:t>ransit authorities can plan and broadcast rerouting in advance</w:t>
      </w:r>
      <w:r w:rsidR="00CA4CEB">
        <w:t xml:space="preserve"> </w:t>
      </w:r>
      <w:r w:rsidR="005B4CD3">
        <w:t xml:space="preserve">in </w:t>
      </w:r>
      <w:r w:rsidR="00BB2B03">
        <w:t>acknowledgement</w:t>
      </w:r>
      <w:r w:rsidR="005B4CD3">
        <w:t xml:space="preserve"> </w:t>
      </w:r>
      <w:r w:rsidR="00BB2B03">
        <w:t>of</w:t>
      </w:r>
      <w:r w:rsidR="00CA4CEB">
        <w:t xml:space="preserve"> average before- and after-game peak hours, while </w:t>
      </w:r>
      <w:r w:rsidR="005B4CD3">
        <w:t xml:space="preserve">preserving the </w:t>
      </w:r>
      <w:r w:rsidR="00CA4CEB">
        <w:t xml:space="preserve">normal 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409E684A" w:rsidR="005E6635" w:rsidRDefault="005E6635" w:rsidP="00DE1C65">
      <w:pPr>
        <w:spacing w:before="120" w:after="120"/>
        <w:jc w:val="both"/>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123B65">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0B236E">
        <w:t xml:space="preserve"> </w:t>
      </w:r>
    </w:p>
    <w:p w14:paraId="7F9F1067" w14:textId="14EC6F3D" w:rsidR="006D10B0" w:rsidRDefault="006D10B0" w:rsidP="00DE1C65">
      <w:pPr>
        <w:spacing w:before="120" w:after="120"/>
        <w:jc w:val="both"/>
      </w:pPr>
    </w:p>
    <w:p w14:paraId="4E93E50F" w14:textId="3969CB7B" w:rsidR="00154519" w:rsidRPr="00154519" w:rsidRDefault="00270E73" w:rsidP="00154519">
      <w:pPr>
        <w:pStyle w:val="Heading1"/>
        <w:spacing w:before="120" w:after="120"/>
        <w:jc w:val="both"/>
      </w:pPr>
      <w:r w:rsidRPr="00270E73">
        <w:lastRenderedPageBreak/>
        <w:t>Declarations</w:t>
      </w:r>
    </w:p>
    <w:p w14:paraId="039EEC01" w14:textId="004EB8D7" w:rsidR="00154519" w:rsidRDefault="00154519" w:rsidP="00154519">
      <w:pPr>
        <w:pStyle w:val="Heading2"/>
      </w:pPr>
      <w:r w:rsidRPr="00154519">
        <w:t>Ethical Approval </w:t>
      </w:r>
    </w:p>
    <w:p w14:paraId="2A9949AB" w14:textId="02EEF1C7" w:rsidR="00154519" w:rsidRDefault="00154519" w:rsidP="00154519">
      <w:r>
        <w:t>Not applicable.</w:t>
      </w:r>
    </w:p>
    <w:p w14:paraId="23BE2175" w14:textId="77777777" w:rsidR="00154519" w:rsidRPr="00154519" w:rsidRDefault="00154519" w:rsidP="00154519"/>
    <w:p w14:paraId="0806A2EA" w14:textId="7C9C1ECE" w:rsidR="00154519" w:rsidRDefault="00154519" w:rsidP="00154519">
      <w:pPr>
        <w:pStyle w:val="Heading2"/>
      </w:pPr>
      <w:r w:rsidRPr="00154519">
        <w:t>Authors' contributions </w:t>
      </w:r>
    </w:p>
    <w:p w14:paraId="19908D06" w14:textId="654A7651" w:rsidR="00154519" w:rsidRDefault="000465B4" w:rsidP="000465B4">
      <w:pPr>
        <w:spacing w:before="120" w:after="120"/>
        <w:jc w:val="both"/>
      </w:pPr>
      <w:r w:rsidRPr="000465B4">
        <w:t>Luyu Liu, Adam Porr, and Harvey J. Miller designed the study and conception. Luyu Liu and Adam Porr collected the data. Luyu Liu conducted the analysis. Luyu Liu wrote the manuscript, and Adam Porr and Harvey J. Miller reviewed and revised the manuscript. Luyu Liu prepared figures 1 - 6. All authors reviewed the results and approved the final version of the manuscript.</w:t>
      </w:r>
    </w:p>
    <w:p w14:paraId="38B9C8E9" w14:textId="77777777" w:rsidR="00154519" w:rsidRPr="00154519" w:rsidRDefault="00154519" w:rsidP="00154519"/>
    <w:p w14:paraId="2C18BF37" w14:textId="7B565579" w:rsidR="00154519" w:rsidRDefault="00154519" w:rsidP="00154519">
      <w:pPr>
        <w:pStyle w:val="Heading2"/>
      </w:pPr>
      <w:r w:rsidRPr="00154519">
        <w:t>Funding </w:t>
      </w:r>
    </w:p>
    <w:p w14:paraId="3B2E1C8D" w14:textId="061D9953" w:rsidR="00154519" w:rsidRDefault="00154519" w:rsidP="00154519">
      <w:pPr>
        <w:spacing w:before="120" w:after="120"/>
        <w:jc w:val="both"/>
      </w:pPr>
      <w:r w:rsidRPr="00154519">
        <w:t>The authors received no specific funding for this work.</w:t>
      </w:r>
      <w:r>
        <w:t xml:space="preserve"> </w:t>
      </w:r>
      <w:r w:rsidRPr="00154519">
        <w:t>The authors declare no financial or non-financial</w:t>
      </w:r>
      <w:r>
        <w:t xml:space="preserve"> interests that are directly or indirectly related to the work submitted for publication.</w:t>
      </w:r>
    </w:p>
    <w:p w14:paraId="388FACA4" w14:textId="77777777" w:rsidR="00154519" w:rsidRPr="00154519" w:rsidRDefault="00154519" w:rsidP="00154519">
      <w:pPr>
        <w:spacing w:before="120" w:after="120"/>
        <w:jc w:val="both"/>
      </w:pPr>
    </w:p>
    <w:p w14:paraId="251BD685" w14:textId="77777777" w:rsidR="00154519" w:rsidRPr="00154519" w:rsidRDefault="00154519" w:rsidP="00154519">
      <w:pPr>
        <w:pStyle w:val="Heading2"/>
      </w:pPr>
      <w:r w:rsidRPr="00154519">
        <w:t>Availability of data and materials </w:t>
      </w:r>
    </w:p>
    <w:p w14:paraId="6BAD67EF" w14:textId="7B83C615" w:rsidR="00270E73" w:rsidRDefault="00A07702" w:rsidP="00DE1C65">
      <w:pPr>
        <w:spacing w:before="120" w:after="120"/>
        <w:jc w:val="both"/>
      </w:pPr>
      <w:r w:rsidRPr="00A07702">
        <w:t>The data that support the findings of this study are available from the corresponding author upon request</w:t>
      </w:r>
      <w:r w:rsidR="003A60F2">
        <w:t>.</w:t>
      </w:r>
    </w:p>
    <w:p w14:paraId="33E0830C" w14:textId="77777777" w:rsidR="00270E73" w:rsidRDefault="00270E73" w:rsidP="00DE1C65">
      <w:pPr>
        <w:spacing w:before="120" w:after="120"/>
        <w:jc w:val="both"/>
      </w:pPr>
    </w:p>
    <w:p w14:paraId="752F404A" w14:textId="4F79931F" w:rsidR="00154519" w:rsidRPr="00154519" w:rsidRDefault="008A76F4" w:rsidP="00154519">
      <w:pPr>
        <w:pStyle w:val="Heading1"/>
        <w:spacing w:before="120" w:after="120"/>
        <w:jc w:val="both"/>
      </w:pPr>
      <w:r>
        <w:t>Reference</w:t>
      </w:r>
    </w:p>
    <w:p w14:paraId="726CC854" w14:textId="77777777" w:rsidR="00B853B4" w:rsidRPr="00B853B4" w:rsidRDefault="00123B65" w:rsidP="00B853B4">
      <w:pPr>
        <w:pStyle w:val="Bibliography"/>
        <w:rPr>
          <w:rFonts w:cs="Times New Roman"/>
        </w:rPr>
      </w:pPr>
      <w:r>
        <w:fldChar w:fldCharType="begin"/>
      </w:r>
      <w:r w:rsidR="00B853B4">
        <w:instrText xml:space="preserve"> ADDIN ZOTERO_BIBL {"uncited":[],"omitted":[],"custom":[]} CSL_BIBLIOGRAPHY </w:instrText>
      </w:r>
      <w:r>
        <w:fldChar w:fldCharType="separate"/>
      </w:r>
      <w:r w:rsidR="00B853B4" w:rsidRPr="00B853B4">
        <w:rPr>
          <w:rFonts w:cs="Times New Roman"/>
        </w:rPr>
        <w:t xml:space="preserve">Ahn, B.-H., &amp; Shin, J.-Y. (1991). Vehicle-routeing with time windows and time-varying congestion. </w:t>
      </w:r>
      <w:r w:rsidR="00B853B4" w:rsidRPr="00B853B4">
        <w:rPr>
          <w:rFonts w:cs="Times New Roman"/>
          <w:i/>
          <w:iCs/>
        </w:rPr>
        <w:t>Journal of the Operational Research Society</w:t>
      </w:r>
      <w:r w:rsidR="00B853B4" w:rsidRPr="00B853B4">
        <w:rPr>
          <w:rFonts w:cs="Times New Roman"/>
        </w:rPr>
        <w:t xml:space="preserve">, </w:t>
      </w:r>
      <w:r w:rsidR="00B853B4" w:rsidRPr="00B853B4">
        <w:rPr>
          <w:rFonts w:cs="Times New Roman"/>
          <w:i/>
          <w:iCs/>
        </w:rPr>
        <w:t>42</w:t>
      </w:r>
      <w:r w:rsidR="00B853B4" w:rsidRPr="00B853B4">
        <w:rPr>
          <w:rFonts w:cs="Times New Roman"/>
        </w:rPr>
        <w:t>(5), 393–400.</w:t>
      </w:r>
    </w:p>
    <w:p w14:paraId="524E2923" w14:textId="77777777" w:rsidR="00B853B4" w:rsidRPr="00B853B4" w:rsidRDefault="00B853B4" w:rsidP="00B853B4">
      <w:pPr>
        <w:pStyle w:val="Bibliography"/>
        <w:rPr>
          <w:rFonts w:cs="Times New Roman"/>
        </w:rPr>
      </w:pPr>
      <w:r w:rsidRPr="00B853B4">
        <w:rPr>
          <w:rFonts w:cs="Times New Roman"/>
        </w:rPr>
        <w:t xml:space="preserve">Antrim, A., &amp; Barbeau, S. J. (2017). </w:t>
      </w:r>
      <w:r w:rsidRPr="00B853B4">
        <w:rPr>
          <w:rFonts w:cs="Times New Roman"/>
          <w:i/>
          <w:iCs/>
        </w:rPr>
        <w:t>Opening the door to multimodal applications: Creation, maintenance and application of GTFS data</w:t>
      </w:r>
      <w:r w:rsidRPr="00B853B4">
        <w:rPr>
          <w:rFonts w:cs="Times New Roman"/>
        </w:rPr>
        <w:t>.</w:t>
      </w:r>
    </w:p>
    <w:p w14:paraId="1B8D0FD7" w14:textId="77777777" w:rsidR="00B853B4" w:rsidRPr="00B853B4" w:rsidRDefault="00B853B4" w:rsidP="00B853B4">
      <w:pPr>
        <w:pStyle w:val="Bibliography"/>
        <w:rPr>
          <w:rFonts w:cs="Times New Roman"/>
        </w:rPr>
      </w:pPr>
      <w:r w:rsidRPr="00B853B4">
        <w:rPr>
          <w:rFonts w:cs="Times New Roman"/>
        </w:rPr>
        <w:t xml:space="preserve">Azolin, L. G., da Silva, A. N. R., &amp; Pinto, N. (2020). Incorporating public transport in a methodology for assessing resilience in urban mobility. </w:t>
      </w:r>
      <w:r w:rsidRPr="00B853B4">
        <w:rPr>
          <w:rFonts w:cs="Times New Roman"/>
          <w:i/>
          <w:iCs/>
        </w:rPr>
        <w:t>Transportation Research Part d: Transport and Environment</w:t>
      </w:r>
      <w:r w:rsidRPr="00B853B4">
        <w:rPr>
          <w:rFonts w:cs="Times New Roman"/>
        </w:rPr>
        <w:t xml:space="preserve">, </w:t>
      </w:r>
      <w:r w:rsidRPr="00B853B4">
        <w:rPr>
          <w:rFonts w:cs="Times New Roman"/>
          <w:i/>
          <w:iCs/>
        </w:rPr>
        <w:t>85</w:t>
      </w:r>
      <w:r w:rsidRPr="00B853B4">
        <w:rPr>
          <w:rFonts w:cs="Times New Roman"/>
        </w:rPr>
        <w:t>, 102386.</w:t>
      </w:r>
    </w:p>
    <w:p w14:paraId="0DA562B5" w14:textId="77777777" w:rsidR="00B853B4" w:rsidRPr="00B853B4" w:rsidRDefault="00B853B4" w:rsidP="00B853B4">
      <w:pPr>
        <w:pStyle w:val="Bibliography"/>
        <w:rPr>
          <w:rFonts w:cs="Times New Roman"/>
        </w:rPr>
      </w:pPr>
      <w:r w:rsidRPr="00B853B4">
        <w:rPr>
          <w:rFonts w:cs="Times New Roman"/>
        </w:rPr>
        <w:lastRenderedPageBreak/>
        <w:t xml:space="preserve">Berche, B., Von Ferber, C., Holovatch, T., &amp; Holovatch, Y. (2009). Resilience of public transport networks against attacks. </w:t>
      </w:r>
      <w:r w:rsidRPr="00B853B4">
        <w:rPr>
          <w:rFonts w:cs="Times New Roman"/>
          <w:i/>
          <w:iCs/>
        </w:rPr>
        <w:t>The European Physical Journal B</w:t>
      </w:r>
      <w:r w:rsidRPr="00B853B4">
        <w:rPr>
          <w:rFonts w:cs="Times New Roman"/>
        </w:rPr>
        <w:t xml:space="preserve">, </w:t>
      </w:r>
      <w:r w:rsidRPr="00B853B4">
        <w:rPr>
          <w:rFonts w:cs="Times New Roman"/>
          <w:i/>
          <w:iCs/>
        </w:rPr>
        <w:t>71</w:t>
      </w:r>
      <w:r w:rsidRPr="00B853B4">
        <w:rPr>
          <w:rFonts w:cs="Times New Roman"/>
        </w:rPr>
        <w:t>(1), 125–137.</w:t>
      </w:r>
    </w:p>
    <w:p w14:paraId="1CC864B1" w14:textId="77777777" w:rsidR="00B853B4" w:rsidRPr="00B853B4" w:rsidRDefault="00B853B4" w:rsidP="00B853B4">
      <w:pPr>
        <w:pStyle w:val="Bibliography"/>
        <w:rPr>
          <w:rFonts w:cs="Times New Roman"/>
        </w:rPr>
      </w:pPr>
      <w:r w:rsidRPr="00B853B4">
        <w:rPr>
          <w:rFonts w:cs="Times New Roman"/>
        </w:rPr>
        <w:t xml:space="preserve">Carrion, C., &amp; Levinson, D. (2012). Value of travel time reliability: A review of current evidence.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46</w:t>
      </w:r>
      <w:r w:rsidRPr="00B853B4">
        <w:rPr>
          <w:rFonts w:cs="Times New Roman"/>
        </w:rPr>
        <w:t>(4), 720–741.</w:t>
      </w:r>
    </w:p>
    <w:p w14:paraId="4ECB90D9" w14:textId="77777777" w:rsidR="00B853B4" w:rsidRPr="00B853B4" w:rsidRDefault="00B853B4" w:rsidP="00B853B4">
      <w:pPr>
        <w:pStyle w:val="Bibliography"/>
        <w:rPr>
          <w:rFonts w:cs="Times New Roman"/>
        </w:rPr>
      </w:pPr>
      <w:r w:rsidRPr="00B853B4">
        <w:rPr>
          <w:rFonts w:cs="Times New Roman"/>
        </w:rPr>
        <w:t xml:space="preserve">Chakrabarti, S., &amp; Giuliano, G. (2015). Does service reliability determine transit patronage? Insights from the Los Angeles Metro bus system. </w:t>
      </w:r>
      <w:r w:rsidRPr="00B853B4">
        <w:rPr>
          <w:rFonts w:cs="Times New Roman"/>
          <w:i/>
          <w:iCs/>
        </w:rPr>
        <w:t>Transport Policy</w:t>
      </w:r>
      <w:r w:rsidRPr="00B853B4">
        <w:rPr>
          <w:rFonts w:cs="Times New Roman"/>
        </w:rPr>
        <w:t xml:space="preserve">, </w:t>
      </w:r>
      <w:r w:rsidRPr="00B853B4">
        <w:rPr>
          <w:rFonts w:cs="Times New Roman"/>
          <w:i/>
          <w:iCs/>
        </w:rPr>
        <w:t>42</w:t>
      </w:r>
      <w:r w:rsidRPr="00B853B4">
        <w:rPr>
          <w:rFonts w:cs="Times New Roman"/>
        </w:rPr>
        <w:t>, 12–20.</w:t>
      </w:r>
    </w:p>
    <w:p w14:paraId="7280B7A9" w14:textId="77777777" w:rsidR="00B853B4" w:rsidRPr="00B853B4" w:rsidRDefault="00B853B4" w:rsidP="00B853B4">
      <w:pPr>
        <w:pStyle w:val="Bibliography"/>
        <w:rPr>
          <w:rFonts w:cs="Times New Roman"/>
        </w:rPr>
      </w:pPr>
      <w:r w:rsidRPr="00B853B4">
        <w:rPr>
          <w:rFonts w:cs="Times New Roman"/>
        </w:rPr>
        <w:t xml:space="preserve">Chow, A. (2020, March 9). </w:t>
      </w:r>
      <w:r w:rsidRPr="00B853B4">
        <w:rPr>
          <w:rFonts w:cs="Times New Roman"/>
          <w:i/>
          <w:iCs/>
        </w:rPr>
        <w:t>Ohio Confirms First Cases Of Coronavirus</w:t>
      </w:r>
      <w:r w:rsidRPr="00B853B4">
        <w:rPr>
          <w:rFonts w:cs="Times New Roman"/>
        </w:rPr>
        <w:t>. The Statehouse News Bureau. https://www.statenews.org/government-politics/2020-03-09/ohio-confirms-first-cases-of-coronavirus</w:t>
      </w:r>
    </w:p>
    <w:p w14:paraId="4F12BEA3" w14:textId="77777777" w:rsidR="00B853B4" w:rsidRPr="00B853B4" w:rsidRDefault="00B853B4" w:rsidP="00B853B4">
      <w:pPr>
        <w:pStyle w:val="Bibliography"/>
        <w:rPr>
          <w:rFonts w:cs="Times New Roman"/>
        </w:rPr>
      </w:pPr>
      <w:r w:rsidRPr="00B853B4">
        <w:rPr>
          <w:rFonts w:cs="Times New Roman"/>
        </w:rPr>
        <w:t xml:space="preserve">D’este, G. and, &amp; Taylor, M. A. (2003). Network vulnerability: An approach to reliability analysis at the level of national strategic transport networks. In </w:t>
      </w:r>
      <w:r w:rsidRPr="00B853B4">
        <w:rPr>
          <w:rFonts w:cs="Times New Roman"/>
          <w:i/>
          <w:iCs/>
        </w:rPr>
        <w:t>The network reliability of transport</w:t>
      </w:r>
      <w:r w:rsidRPr="00B853B4">
        <w:rPr>
          <w:rFonts w:cs="Times New Roman"/>
        </w:rPr>
        <w:t>. Emerald Group Publishing Limited.</w:t>
      </w:r>
    </w:p>
    <w:p w14:paraId="1D2850F4" w14:textId="77777777" w:rsidR="00B853B4" w:rsidRPr="00B853B4" w:rsidRDefault="00B853B4" w:rsidP="00B853B4">
      <w:pPr>
        <w:pStyle w:val="Bibliography"/>
        <w:rPr>
          <w:rFonts w:cs="Times New Roman"/>
        </w:rPr>
      </w:pPr>
      <w:r w:rsidRPr="00B853B4">
        <w:rPr>
          <w:rFonts w:cs="Times New Roman"/>
        </w:rPr>
        <w:t xml:space="preserve">Erhardt, G. D., Hoque, J. M., Goyal, V., Berrebi, S., Brakewood, C., &amp; Watkins, K. E. (2022). Why has public transit ridership declined in the United States?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161</w:t>
      </w:r>
      <w:r w:rsidRPr="00B853B4">
        <w:rPr>
          <w:rFonts w:cs="Times New Roman"/>
        </w:rPr>
        <w:t>, 68–87.</w:t>
      </w:r>
    </w:p>
    <w:p w14:paraId="2EB65D09" w14:textId="77777777" w:rsidR="00B853B4" w:rsidRPr="00B853B4" w:rsidRDefault="00B853B4" w:rsidP="00B853B4">
      <w:pPr>
        <w:pStyle w:val="Bibliography"/>
        <w:rPr>
          <w:rFonts w:cs="Times New Roman"/>
        </w:rPr>
      </w:pPr>
      <w:r w:rsidRPr="00B853B4">
        <w:rPr>
          <w:rFonts w:cs="Times New Roman"/>
        </w:rPr>
        <w:t xml:space="preserve">Gendreau, M., Ghiani, G., &amp; Guerriero, E. (2015). Time-dependent routing problems: A review. </w:t>
      </w:r>
      <w:r w:rsidRPr="00B853B4">
        <w:rPr>
          <w:rFonts w:cs="Times New Roman"/>
          <w:i/>
          <w:iCs/>
        </w:rPr>
        <w:t>Computers &amp; Operations Research</w:t>
      </w:r>
      <w:r w:rsidRPr="00B853B4">
        <w:rPr>
          <w:rFonts w:cs="Times New Roman"/>
        </w:rPr>
        <w:t xml:space="preserve">, </w:t>
      </w:r>
      <w:r w:rsidRPr="00B853B4">
        <w:rPr>
          <w:rFonts w:cs="Times New Roman"/>
          <w:i/>
          <w:iCs/>
        </w:rPr>
        <w:t>64</w:t>
      </w:r>
      <w:r w:rsidRPr="00B853B4">
        <w:rPr>
          <w:rFonts w:cs="Times New Roman"/>
        </w:rPr>
        <w:t>, 189–197.</w:t>
      </w:r>
    </w:p>
    <w:p w14:paraId="251BE52F" w14:textId="77777777" w:rsidR="00B853B4" w:rsidRPr="00B853B4" w:rsidRDefault="00B853B4" w:rsidP="00B853B4">
      <w:pPr>
        <w:pStyle w:val="Bibliography"/>
        <w:rPr>
          <w:rFonts w:cs="Times New Roman"/>
        </w:rPr>
      </w:pPr>
      <w:r w:rsidRPr="00B853B4">
        <w:rPr>
          <w:rFonts w:cs="Times New Roman"/>
        </w:rPr>
        <w:t xml:space="preserve">Google. (2021). </w:t>
      </w:r>
      <w:r w:rsidRPr="00B853B4">
        <w:rPr>
          <w:rFonts w:cs="Times New Roman"/>
          <w:i/>
          <w:iCs/>
        </w:rPr>
        <w:t>GTFS Realtime Overview</w:t>
      </w:r>
      <w:r w:rsidRPr="00B853B4">
        <w:rPr>
          <w:rFonts w:cs="Times New Roman"/>
        </w:rPr>
        <w:t>. https://developers.google.com/transit/gtfs-realtime</w:t>
      </w:r>
    </w:p>
    <w:p w14:paraId="3A33F76B" w14:textId="77777777" w:rsidR="00B853B4" w:rsidRPr="00B853B4" w:rsidRDefault="00B853B4" w:rsidP="00B853B4">
      <w:pPr>
        <w:pStyle w:val="Bibliography"/>
        <w:rPr>
          <w:rFonts w:cs="Times New Roman"/>
        </w:rPr>
      </w:pPr>
      <w:r w:rsidRPr="00B853B4">
        <w:rPr>
          <w:rFonts w:cs="Times New Roman"/>
        </w:rPr>
        <w:t xml:space="preserve">Google Developers. (2020). </w:t>
      </w:r>
      <w:r w:rsidRPr="00B853B4">
        <w:rPr>
          <w:rFonts w:cs="Times New Roman"/>
          <w:i/>
          <w:iCs/>
        </w:rPr>
        <w:t>GTFS Static Overview | Static Transit | Google Developers</w:t>
      </w:r>
      <w:r w:rsidRPr="00B853B4">
        <w:rPr>
          <w:rFonts w:cs="Times New Roman"/>
        </w:rPr>
        <w:t>. https://developers.google.com/transit/gtfs/</w:t>
      </w:r>
    </w:p>
    <w:p w14:paraId="76A79850" w14:textId="77777777" w:rsidR="00B853B4" w:rsidRPr="00B853B4" w:rsidRDefault="00B853B4" w:rsidP="00B853B4">
      <w:pPr>
        <w:pStyle w:val="Bibliography"/>
        <w:rPr>
          <w:rFonts w:cs="Times New Roman"/>
        </w:rPr>
      </w:pPr>
      <w:r w:rsidRPr="00B853B4">
        <w:rPr>
          <w:rFonts w:cs="Times New Roman"/>
        </w:rPr>
        <w:lastRenderedPageBreak/>
        <w:t xml:space="preserve">Gu, Y., Fu, X., Liu, Z., Xu, X., &amp; Chen, A. (2020). Performance of transportation network under perturbations: Reliability, vulnerability, and resilience. </w:t>
      </w:r>
      <w:r w:rsidRPr="00B853B4">
        <w:rPr>
          <w:rFonts w:cs="Times New Roman"/>
          <w:i/>
          <w:iCs/>
        </w:rPr>
        <w:t>Transportation Research Part E: Logistics and Transportation Review</w:t>
      </w:r>
      <w:r w:rsidRPr="00B853B4">
        <w:rPr>
          <w:rFonts w:cs="Times New Roman"/>
        </w:rPr>
        <w:t xml:space="preserve">, </w:t>
      </w:r>
      <w:r w:rsidRPr="00B853B4">
        <w:rPr>
          <w:rFonts w:cs="Times New Roman"/>
          <w:i/>
          <w:iCs/>
        </w:rPr>
        <w:t>133</w:t>
      </w:r>
      <w:r w:rsidRPr="00B853B4">
        <w:rPr>
          <w:rFonts w:cs="Times New Roman"/>
        </w:rPr>
        <w:t>, 101809.</w:t>
      </w:r>
    </w:p>
    <w:p w14:paraId="168B2A1A" w14:textId="77777777" w:rsidR="00B853B4" w:rsidRPr="00B853B4" w:rsidRDefault="00B853B4" w:rsidP="00B853B4">
      <w:pPr>
        <w:pStyle w:val="Bibliography"/>
        <w:rPr>
          <w:rFonts w:cs="Times New Roman"/>
        </w:rPr>
      </w:pPr>
      <w:r w:rsidRPr="00B853B4">
        <w:rPr>
          <w:rFonts w:cs="Times New Roman"/>
        </w:rPr>
        <w:t xml:space="preserve">Hägerstrand, T. (1970). </w:t>
      </w:r>
      <w:r w:rsidRPr="00B853B4">
        <w:rPr>
          <w:rFonts w:cs="Times New Roman"/>
          <w:i/>
          <w:iCs/>
        </w:rPr>
        <w:t>What about people in regional</w:t>
      </w:r>
      <w:r w:rsidRPr="00B853B4">
        <w:rPr>
          <w:rFonts w:cs="Times New Roman"/>
        </w:rPr>
        <w:t>.</w:t>
      </w:r>
    </w:p>
    <w:p w14:paraId="73DAF6CB" w14:textId="77777777" w:rsidR="00B853B4" w:rsidRPr="00B853B4" w:rsidRDefault="00B853B4" w:rsidP="00B853B4">
      <w:pPr>
        <w:pStyle w:val="Bibliography"/>
        <w:rPr>
          <w:rFonts w:cs="Times New Roman"/>
        </w:rPr>
      </w:pPr>
      <w:r w:rsidRPr="00B853B4">
        <w:rPr>
          <w:rFonts w:cs="Times New Roman"/>
        </w:rPr>
        <w:t xml:space="preserve">He, Y., Thies, S., Avner, P., &amp; Rentschler, J. (2021). Flood impacts on urban transit and accessibility—A case study of Kinshasa. </w:t>
      </w:r>
      <w:r w:rsidRPr="00B853B4">
        <w:rPr>
          <w:rFonts w:cs="Times New Roman"/>
          <w:i/>
          <w:iCs/>
        </w:rPr>
        <w:t>Transportation Research Part D: Transport and Environment</w:t>
      </w:r>
      <w:r w:rsidRPr="00B853B4">
        <w:rPr>
          <w:rFonts w:cs="Times New Roman"/>
        </w:rPr>
        <w:t xml:space="preserve">, </w:t>
      </w:r>
      <w:r w:rsidRPr="00B853B4">
        <w:rPr>
          <w:rFonts w:cs="Times New Roman"/>
          <w:i/>
          <w:iCs/>
        </w:rPr>
        <w:t>96</w:t>
      </w:r>
      <w:r w:rsidRPr="00B853B4">
        <w:rPr>
          <w:rFonts w:cs="Times New Roman"/>
        </w:rPr>
        <w:t>, 102889.</w:t>
      </w:r>
    </w:p>
    <w:p w14:paraId="323AB14C" w14:textId="77777777" w:rsidR="00B853B4" w:rsidRPr="00B853B4" w:rsidRDefault="00B853B4" w:rsidP="00B853B4">
      <w:pPr>
        <w:pStyle w:val="Bibliography"/>
        <w:rPr>
          <w:rFonts w:cs="Times New Roman"/>
        </w:rPr>
      </w:pPr>
      <w:r w:rsidRPr="00B853B4">
        <w:rPr>
          <w:rFonts w:cs="Times New Roman"/>
        </w:rPr>
        <w:t xml:space="preserve">Holling, C. S. (1973). Resilience and stability of ecological systems. </w:t>
      </w:r>
      <w:r w:rsidRPr="00B853B4">
        <w:rPr>
          <w:rFonts w:cs="Times New Roman"/>
          <w:i/>
          <w:iCs/>
        </w:rPr>
        <w:t>Annual Review of Ecology and Systematics</w:t>
      </w:r>
      <w:r w:rsidRPr="00B853B4">
        <w:rPr>
          <w:rFonts w:cs="Times New Roman"/>
        </w:rPr>
        <w:t>, 1–23.</w:t>
      </w:r>
    </w:p>
    <w:p w14:paraId="10B08BA7" w14:textId="77777777" w:rsidR="00B853B4" w:rsidRPr="00B853B4" w:rsidRDefault="00B853B4" w:rsidP="00B853B4">
      <w:pPr>
        <w:pStyle w:val="Bibliography"/>
        <w:rPr>
          <w:rFonts w:cs="Times New Roman"/>
        </w:rPr>
      </w:pPr>
      <w:r w:rsidRPr="00B853B4">
        <w:rPr>
          <w:rFonts w:cs="Times New Roman"/>
        </w:rPr>
        <w:t xml:space="preserve">Ichoua, S., Gendreau, M., &amp; Potvin, J.-Y. (2003). Vehicle dispatching with time-dependent travel times. </w:t>
      </w:r>
      <w:r w:rsidRPr="00B853B4">
        <w:rPr>
          <w:rFonts w:cs="Times New Roman"/>
          <w:i/>
          <w:iCs/>
        </w:rPr>
        <w:t>European Journal of Operational Research</w:t>
      </w:r>
      <w:r w:rsidRPr="00B853B4">
        <w:rPr>
          <w:rFonts w:cs="Times New Roman"/>
        </w:rPr>
        <w:t xml:space="preserve">, </w:t>
      </w:r>
      <w:r w:rsidRPr="00B853B4">
        <w:rPr>
          <w:rFonts w:cs="Times New Roman"/>
          <w:i/>
          <w:iCs/>
        </w:rPr>
        <w:t>144</w:t>
      </w:r>
      <w:r w:rsidRPr="00B853B4">
        <w:rPr>
          <w:rFonts w:cs="Times New Roman"/>
        </w:rPr>
        <w:t>(2), 379–396.</w:t>
      </w:r>
    </w:p>
    <w:p w14:paraId="5FEA2D61" w14:textId="77777777" w:rsidR="00B853B4" w:rsidRPr="00B853B4" w:rsidRDefault="00B853B4" w:rsidP="00B853B4">
      <w:pPr>
        <w:pStyle w:val="Bibliography"/>
        <w:rPr>
          <w:rFonts w:cs="Times New Roman"/>
        </w:rPr>
      </w:pPr>
      <w:r w:rsidRPr="00B853B4">
        <w:rPr>
          <w:rFonts w:cs="Times New Roman"/>
        </w:rPr>
        <w:t xml:space="preserve">Kar, A., Carrel, A. L., Miller, H. J., &amp; Le, H. T. (2021). </w:t>
      </w:r>
      <w:r w:rsidRPr="00B853B4">
        <w:rPr>
          <w:rFonts w:cs="Times New Roman"/>
          <w:i/>
          <w:iCs/>
        </w:rPr>
        <w:t>Reducing public transit compounds social vulnerabilities during COVID-19</w:t>
      </w:r>
      <w:r w:rsidRPr="00B853B4">
        <w:rPr>
          <w:rFonts w:cs="Times New Roman"/>
        </w:rPr>
        <w:t>.</w:t>
      </w:r>
    </w:p>
    <w:p w14:paraId="35DBC66B" w14:textId="77777777" w:rsidR="00B853B4" w:rsidRPr="00B853B4" w:rsidRDefault="00B853B4" w:rsidP="00B853B4">
      <w:pPr>
        <w:pStyle w:val="Bibliography"/>
        <w:rPr>
          <w:rFonts w:cs="Times New Roman"/>
        </w:rPr>
      </w:pPr>
      <w:r w:rsidRPr="00B853B4">
        <w:rPr>
          <w:rFonts w:cs="Times New Roman"/>
        </w:rPr>
        <w:t xml:space="preserve">Kathuria, A., Parida, M., &amp; Sekhar, C. (2020). A review of service reliability measures for public transportation systems. </w:t>
      </w:r>
      <w:r w:rsidRPr="00B853B4">
        <w:rPr>
          <w:rFonts w:cs="Times New Roman"/>
          <w:i/>
          <w:iCs/>
        </w:rPr>
        <w:t>International Journal of Intelligent Transportation Systems Research</w:t>
      </w:r>
      <w:r w:rsidRPr="00B853B4">
        <w:rPr>
          <w:rFonts w:cs="Times New Roman"/>
        </w:rPr>
        <w:t xml:space="preserve">, </w:t>
      </w:r>
      <w:r w:rsidRPr="00B853B4">
        <w:rPr>
          <w:rFonts w:cs="Times New Roman"/>
          <w:i/>
          <w:iCs/>
        </w:rPr>
        <w:t>18</w:t>
      </w:r>
      <w:r w:rsidRPr="00B853B4">
        <w:rPr>
          <w:rFonts w:cs="Times New Roman"/>
        </w:rPr>
        <w:t>(2), 243–255.</w:t>
      </w:r>
    </w:p>
    <w:p w14:paraId="4B57CB17" w14:textId="77777777" w:rsidR="00B853B4" w:rsidRPr="00B853B4" w:rsidRDefault="00B853B4" w:rsidP="00B853B4">
      <w:pPr>
        <w:pStyle w:val="Bibliography"/>
        <w:rPr>
          <w:rFonts w:cs="Times New Roman"/>
        </w:rPr>
      </w:pPr>
      <w:r w:rsidRPr="00B853B4">
        <w:rPr>
          <w:rFonts w:cs="Times New Roman"/>
        </w:rPr>
        <w:t xml:space="preserve">Kaufman, J. (2021). </w:t>
      </w:r>
      <w:r w:rsidRPr="00B853B4">
        <w:rPr>
          <w:rFonts w:cs="Times New Roman"/>
          <w:i/>
          <w:iCs/>
        </w:rPr>
        <w:t>Ohio State football draws crowd of only 76,540 in win over Tulsa, smallest since 1971</w:t>
      </w:r>
      <w:r w:rsidRPr="00B853B4">
        <w:rPr>
          <w:rFonts w:cs="Times New Roman"/>
        </w:rPr>
        <w:t>. The Columbus Dispatch. https://www.dispatch.com/story/sports/2021/09/18/ohio-stadium-crowd-osu-ohio-state-tulsa-football-game-76-540/8407755002/</w:t>
      </w:r>
    </w:p>
    <w:p w14:paraId="0217117E" w14:textId="77777777" w:rsidR="00B853B4" w:rsidRPr="00B853B4" w:rsidRDefault="00B853B4" w:rsidP="00B853B4">
      <w:pPr>
        <w:pStyle w:val="Bibliography"/>
        <w:rPr>
          <w:rFonts w:cs="Times New Roman"/>
        </w:rPr>
      </w:pPr>
      <w:r w:rsidRPr="00B853B4">
        <w:rPr>
          <w:rFonts w:cs="Times New Roman"/>
        </w:rPr>
        <w:lastRenderedPageBreak/>
        <w:t xml:space="preserve">Lee, J., Porr, A., &amp; Miller, H. J. (2020). </w:t>
      </w:r>
      <w:r w:rsidRPr="00B853B4">
        <w:rPr>
          <w:rFonts w:cs="Times New Roman"/>
          <w:i/>
          <w:iCs/>
        </w:rPr>
        <w:t>Evidence of Increased Vehicle Speeding in Ohio’s Major Cities during the COVID-19 Pandemic</w:t>
      </w:r>
      <w:r w:rsidRPr="00B853B4">
        <w:rPr>
          <w:rFonts w:cs="Times New Roman"/>
        </w:rPr>
        <w:t>.</w:t>
      </w:r>
    </w:p>
    <w:p w14:paraId="4A06C3F9" w14:textId="77777777" w:rsidR="00B853B4" w:rsidRPr="00B853B4" w:rsidRDefault="00B853B4" w:rsidP="00B853B4">
      <w:pPr>
        <w:pStyle w:val="Bibliography"/>
        <w:rPr>
          <w:rFonts w:cs="Times New Roman"/>
        </w:rPr>
      </w:pPr>
      <w:r w:rsidRPr="00B853B4">
        <w:rPr>
          <w:rFonts w:cs="Times New Roman"/>
        </w:rPr>
        <w:t xml:space="preserve">Li, M., Kwan, M.-P., Yin, J., Yu, D., &amp; Wang, J. (2018). The potential effect of a 100-year pluvial flood event on metro accessibility and ridership: A case study of central Shanghai, China. </w:t>
      </w:r>
      <w:r w:rsidRPr="00B853B4">
        <w:rPr>
          <w:rFonts w:cs="Times New Roman"/>
          <w:i/>
          <w:iCs/>
        </w:rPr>
        <w:t>Applied Geography</w:t>
      </w:r>
      <w:r w:rsidRPr="00B853B4">
        <w:rPr>
          <w:rFonts w:cs="Times New Roman"/>
        </w:rPr>
        <w:t xml:space="preserve">, </w:t>
      </w:r>
      <w:r w:rsidRPr="00B853B4">
        <w:rPr>
          <w:rFonts w:cs="Times New Roman"/>
          <w:i/>
          <w:iCs/>
        </w:rPr>
        <w:t>100</w:t>
      </w:r>
      <w:r w:rsidRPr="00B853B4">
        <w:rPr>
          <w:rFonts w:cs="Times New Roman"/>
        </w:rPr>
        <w:t>, 21–29.</w:t>
      </w:r>
    </w:p>
    <w:p w14:paraId="0098FFF4" w14:textId="77777777" w:rsidR="00B853B4" w:rsidRPr="00B853B4" w:rsidRDefault="00B853B4" w:rsidP="00B853B4">
      <w:pPr>
        <w:pStyle w:val="Bibliography"/>
        <w:rPr>
          <w:rFonts w:cs="Times New Roman"/>
        </w:rPr>
      </w:pPr>
      <w:r w:rsidRPr="00B853B4">
        <w:rPr>
          <w:rFonts w:cs="Times New Roman"/>
        </w:rPr>
        <w:t xml:space="preserve">Lin, T., Shalaby, A., &amp; Miller, E. (2016). </w:t>
      </w:r>
      <w:r w:rsidRPr="00B853B4">
        <w:rPr>
          <w:rFonts w:cs="Times New Roman"/>
          <w:i/>
          <w:iCs/>
        </w:rPr>
        <w:t>Transit user behaviour in response to service disruption: State of knowledge</w:t>
      </w:r>
      <w:r w:rsidRPr="00B853B4">
        <w:rPr>
          <w:rFonts w:cs="Times New Roman"/>
        </w:rPr>
        <w:t>.</w:t>
      </w:r>
    </w:p>
    <w:p w14:paraId="089FEB9E" w14:textId="77777777" w:rsidR="00B853B4" w:rsidRPr="00B853B4" w:rsidRDefault="00B853B4" w:rsidP="00B853B4">
      <w:pPr>
        <w:pStyle w:val="Bibliography"/>
        <w:rPr>
          <w:rFonts w:cs="Times New Roman"/>
        </w:rPr>
      </w:pPr>
      <w:r w:rsidRPr="00B853B4">
        <w:rPr>
          <w:rFonts w:cs="Times New Roman"/>
        </w:rPr>
        <w:t xml:space="preserve">Liu, L., &amp; Miller, H. J. (2020a). Does real-time transit information reduce waiting time? An empirical analysis.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141</w:t>
      </w:r>
      <w:r w:rsidRPr="00B853B4">
        <w:rPr>
          <w:rFonts w:cs="Times New Roman"/>
        </w:rPr>
        <w:t>, 167–179.</w:t>
      </w:r>
    </w:p>
    <w:p w14:paraId="7A1EB3CF" w14:textId="77777777" w:rsidR="00B853B4" w:rsidRPr="00B853B4" w:rsidRDefault="00B853B4" w:rsidP="00B853B4">
      <w:pPr>
        <w:pStyle w:val="Bibliography"/>
        <w:rPr>
          <w:rFonts w:cs="Times New Roman"/>
        </w:rPr>
      </w:pPr>
      <w:r w:rsidRPr="00B853B4">
        <w:rPr>
          <w:rFonts w:cs="Times New Roman"/>
        </w:rPr>
        <w:t xml:space="preserve">Liu, L., &amp; Miller, H. J. (2020b). Measuring risk of missing transfers in public transit systems using high-resolution schedule and real-time bus location data. </w:t>
      </w:r>
      <w:r w:rsidRPr="00B853B4">
        <w:rPr>
          <w:rFonts w:cs="Times New Roman"/>
          <w:i/>
          <w:iCs/>
        </w:rPr>
        <w:t>Urban Studies</w:t>
      </w:r>
      <w:r w:rsidRPr="00B853B4">
        <w:rPr>
          <w:rFonts w:cs="Times New Roman"/>
        </w:rPr>
        <w:t>, 0042098020919323. https://doi.org/10.1177/0042098020919323</w:t>
      </w:r>
    </w:p>
    <w:p w14:paraId="06E50660" w14:textId="77777777" w:rsidR="00B853B4" w:rsidRPr="00B853B4" w:rsidRDefault="00B853B4" w:rsidP="00B853B4">
      <w:pPr>
        <w:pStyle w:val="Bibliography"/>
        <w:rPr>
          <w:rFonts w:cs="Times New Roman"/>
        </w:rPr>
      </w:pPr>
      <w:r w:rsidRPr="00B853B4">
        <w:rPr>
          <w:rFonts w:cs="Times New Roman"/>
        </w:rPr>
        <w:t xml:space="preserve">Liu, L., Miller, H. J., &amp; Scheff, J. (2020). The impacts of COVID-19 pandemic on public transit demand in the United States. </w:t>
      </w:r>
      <w:r w:rsidRPr="00B853B4">
        <w:rPr>
          <w:rFonts w:cs="Times New Roman"/>
          <w:i/>
          <w:iCs/>
        </w:rPr>
        <w:t>Plos One</w:t>
      </w:r>
      <w:r w:rsidRPr="00B853B4">
        <w:rPr>
          <w:rFonts w:cs="Times New Roman"/>
        </w:rPr>
        <w:t xml:space="preserve">, </w:t>
      </w:r>
      <w:r w:rsidRPr="00B853B4">
        <w:rPr>
          <w:rFonts w:cs="Times New Roman"/>
          <w:i/>
          <w:iCs/>
        </w:rPr>
        <w:t>15</w:t>
      </w:r>
      <w:r w:rsidRPr="00B853B4">
        <w:rPr>
          <w:rFonts w:cs="Times New Roman"/>
        </w:rPr>
        <w:t>(11), e0242476.</w:t>
      </w:r>
    </w:p>
    <w:p w14:paraId="1B32379E" w14:textId="77777777" w:rsidR="00B853B4" w:rsidRPr="00B853B4" w:rsidRDefault="00B853B4" w:rsidP="00B853B4">
      <w:pPr>
        <w:pStyle w:val="Bibliography"/>
        <w:rPr>
          <w:rFonts w:cs="Times New Roman"/>
        </w:rPr>
      </w:pPr>
      <w:r w:rsidRPr="00B853B4">
        <w:rPr>
          <w:rFonts w:cs="Times New Roman"/>
        </w:rPr>
        <w:t xml:space="preserve">Liu, L., Porr, A., &amp; Miller, H. J. (2022). Realizable accessibility: Evaluating the reliability of public transit accessibility using high-resolution real-time data. </w:t>
      </w:r>
      <w:r w:rsidRPr="00B853B4">
        <w:rPr>
          <w:rFonts w:cs="Times New Roman"/>
          <w:i/>
          <w:iCs/>
        </w:rPr>
        <w:t>Journal of Geographical Systems</w:t>
      </w:r>
      <w:r w:rsidRPr="00B853B4">
        <w:rPr>
          <w:rFonts w:cs="Times New Roman"/>
        </w:rPr>
        <w:t>. https://doi.org/10.1007/s10109-022-00382-w</w:t>
      </w:r>
    </w:p>
    <w:p w14:paraId="708C585A" w14:textId="77777777" w:rsidR="00B853B4" w:rsidRPr="00B853B4" w:rsidRDefault="00B853B4" w:rsidP="00B853B4">
      <w:pPr>
        <w:pStyle w:val="Bibliography"/>
        <w:rPr>
          <w:rFonts w:cs="Times New Roman"/>
        </w:rPr>
      </w:pPr>
      <w:r w:rsidRPr="00B853B4">
        <w:rPr>
          <w:rFonts w:cs="Times New Roman"/>
        </w:rPr>
        <w:t xml:space="preserve">Mesbah, M., Luy, M., &amp; Currie, G. (2014). Investigating the lagged effect of weather parameters on travel time reliability. </w:t>
      </w:r>
      <w:r w:rsidRPr="00B853B4">
        <w:rPr>
          <w:rFonts w:cs="Times New Roman"/>
          <w:i/>
          <w:iCs/>
        </w:rPr>
        <w:t>WIT Transactions on Ecology and the Environment</w:t>
      </w:r>
      <w:r w:rsidRPr="00B853B4">
        <w:rPr>
          <w:rFonts w:cs="Times New Roman"/>
        </w:rPr>
        <w:t xml:space="preserve">, </w:t>
      </w:r>
      <w:r w:rsidRPr="00B853B4">
        <w:rPr>
          <w:rFonts w:cs="Times New Roman"/>
          <w:i/>
          <w:iCs/>
        </w:rPr>
        <w:t>191</w:t>
      </w:r>
      <w:r w:rsidRPr="00B853B4">
        <w:rPr>
          <w:rFonts w:cs="Times New Roman"/>
        </w:rPr>
        <w:t>, 795–801.</w:t>
      </w:r>
    </w:p>
    <w:p w14:paraId="53265820" w14:textId="77777777" w:rsidR="00B853B4" w:rsidRPr="00B853B4" w:rsidRDefault="00B853B4" w:rsidP="00B853B4">
      <w:pPr>
        <w:pStyle w:val="Bibliography"/>
        <w:rPr>
          <w:rFonts w:cs="Times New Roman"/>
        </w:rPr>
      </w:pPr>
      <w:r w:rsidRPr="00B853B4">
        <w:rPr>
          <w:rFonts w:cs="Times New Roman"/>
        </w:rPr>
        <w:lastRenderedPageBreak/>
        <w:t xml:space="preserve">Miller, E. J. (2018). Accessibility: Measurement and application in transportation planning. In </w:t>
      </w:r>
      <w:r w:rsidRPr="00B853B4">
        <w:rPr>
          <w:rFonts w:cs="Times New Roman"/>
          <w:i/>
          <w:iCs/>
        </w:rPr>
        <w:t>Transport Reviews</w:t>
      </w:r>
      <w:r w:rsidRPr="00B853B4">
        <w:rPr>
          <w:rFonts w:cs="Times New Roman"/>
        </w:rPr>
        <w:t xml:space="preserve"> (Vol. 38, Issue 5, pp. 551–555). Taylor &amp; Francis. https://doi.org/10.1080/01441647.2018.1492778</w:t>
      </w:r>
    </w:p>
    <w:p w14:paraId="010F9EF7" w14:textId="77777777" w:rsidR="00B853B4" w:rsidRPr="00B853B4" w:rsidRDefault="00B853B4" w:rsidP="00B853B4">
      <w:pPr>
        <w:pStyle w:val="Bibliography"/>
        <w:rPr>
          <w:rFonts w:cs="Times New Roman"/>
        </w:rPr>
      </w:pPr>
      <w:r w:rsidRPr="00B853B4">
        <w:rPr>
          <w:rFonts w:cs="Times New Roman"/>
        </w:rPr>
        <w:t xml:space="preserve">Miller, H. J. (1999). Measuring space‐time accessibility benefits within transportation networks: Basic theory and computational procedures. </w:t>
      </w:r>
      <w:r w:rsidRPr="00B853B4">
        <w:rPr>
          <w:rFonts w:cs="Times New Roman"/>
          <w:i/>
          <w:iCs/>
        </w:rPr>
        <w:t>Geographical Analysis</w:t>
      </w:r>
      <w:r w:rsidRPr="00B853B4">
        <w:rPr>
          <w:rFonts w:cs="Times New Roman"/>
        </w:rPr>
        <w:t xml:space="preserve">, </w:t>
      </w:r>
      <w:r w:rsidRPr="00B853B4">
        <w:rPr>
          <w:rFonts w:cs="Times New Roman"/>
          <w:i/>
          <w:iCs/>
        </w:rPr>
        <w:t>31</w:t>
      </w:r>
      <w:r w:rsidRPr="00B853B4">
        <w:rPr>
          <w:rFonts w:cs="Times New Roman"/>
        </w:rPr>
        <w:t>(1), 187–212.</w:t>
      </w:r>
    </w:p>
    <w:p w14:paraId="4F522D51" w14:textId="77777777" w:rsidR="00B853B4" w:rsidRPr="00B853B4" w:rsidRDefault="00B853B4" w:rsidP="00B853B4">
      <w:pPr>
        <w:pStyle w:val="Bibliography"/>
        <w:rPr>
          <w:rFonts w:cs="Times New Roman"/>
        </w:rPr>
      </w:pPr>
      <w:r w:rsidRPr="00B853B4">
        <w:rPr>
          <w:rFonts w:cs="Times New Roman"/>
        </w:rPr>
        <w:t xml:space="preserve">Miller, H. J. (2017). Time geography and space-time prism. </w:t>
      </w:r>
      <w:r w:rsidRPr="00B853B4">
        <w:rPr>
          <w:rFonts w:cs="Times New Roman"/>
          <w:i/>
          <w:iCs/>
        </w:rPr>
        <w:t>International Encyclopedia of Geography: People, the Earth, Environment and Technology</w:t>
      </w:r>
      <w:r w:rsidRPr="00B853B4">
        <w:rPr>
          <w:rFonts w:cs="Times New Roman"/>
        </w:rPr>
        <w:t>, 1–19.</w:t>
      </w:r>
    </w:p>
    <w:p w14:paraId="1EA15020" w14:textId="77777777" w:rsidR="00B853B4" w:rsidRPr="00B853B4" w:rsidRDefault="00B853B4" w:rsidP="00B853B4">
      <w:pPr>
        <w:pStyle w:val="Bibliography"/>
        <w:rPr>
          <w:rFonts w:cs="Times New Roman"/>
        </w:rPr>
      </w:pPr>
      <w:r w:rsidRPr="00B853B4">
        <w:rPr>
          <w:rFonts w:cs="Times New Roman"/>
        </w:rPr>
        <w:t xml:space="preserve">Mudigonda, S., Ozbay, K., &amp; Bartin, B. (2019). Evaluating the resilience and recovery of public transit system using big data: Case study from New Jersey. </w:t>
      </w:r>
      <w:r w:rsidRPr="00B853B4">
        <w:rPr>
          <w:rFonts w:cs="Times New Roman"/>
          <w:i/>
          <w:iCs/>
        </w:rPr>
        <w:t>Journal of Transportation Safety &amp; Security</w:t>
      </w:r>
      <w:r w:rsidRPr="00B853B4">
        <w:rPr>
          <w:rFonts w:cs="Times New Roman"/>
        </w:rPr>
        <w:t xml:space="preserve">, </w:t>
      </w:r>
      <w:r w:rsidRPr="00B853B4">
        <w:rPr>
          <w:rFonts w:cs="Times New Roman"/>
          <w:i/>
          <w:iCs/>
        </w:rPr>
        <w:t>11</w:t>
      </w:r>
      <w:r w:rsidRPr="00B853B4">
        <w:rPr>
          <w:rFonts w:cs="Times New Roman"/>
        </w:rPr>
        <w:t>(5), 491–519.</w:t>
      </w:r>
    </w:p>
    <w:p w14:paraId="2D8B9672" w14:textId="77777777" w:rsidR="00B853B4" w:rsidRPr="00B853B4" w:rsidRDefault="00B853B4" w:rsidP="00B853B4">
      <w:pPr>
        <w:pStyle w:val="Bibliography"/>
        <w:rPr>
          <w:rFonts w:cs="Times New Roman"/>
        </w:rPr>
      </w:pPr>
      <w:r w:rsidRPr="00B853B4">
        <w:rPr>
          <w:rFonts w:cs="Times New Roman"/>
        </w:rPr>
        <w:t xml:space="preserve">Park, Y., Mount, J., Liu, L., Xiao, N., &amp; Miller, H. J. (2020). Assessing public transit performance using real-time data: Spatiotemporal patterns of bus operation delays in Columbus, Ohio, USA. </w:t>
      </w:r>
      <w:r w:rsidRPr="00B853B4">
        <w:rPr>
          <w:rFonts w:cs="Times New Roman"/>
          <w:i/>
          <w:iCs/>
        </w:rPr>
        <w:t>International Journal of Geographical Information Science</w:t>
      </w:r>
      <w:r w:rsidRPr="00B853B4">
        <w:rPr>
          <w:rFonts w:cs="Times New Roman"/>
        </w:rPr>
        <w:t xml:space="preserve">, </w:t>
      </w:r>
      <w:r w:rsidRPr="00B853B4">
        <w:rPr>
          <w:rFonts w:cs="Times New Roman"/>
          <w:i/>
          <w:iCs/>
        </w:rPr>
        <w:t>34</w:t>
      </w:r>
      <w:r w:rsidRPr="00B853B4">
        <w:rPr>
          <w:rFonts w:cs="Times New Roman"/>
        </w:rPr>
        <w:t>(2), 367–392. https://doi.org/10.1080/13658816.2019.1608997</w:t>
      </w:r>
    </w:p>
    <w:p w14:paraId="5F175D71" w14:textId="77777777" w:rsidR="00B853B4" w:rsidRPr="00B853B4" w:rsidRDefault="00B853B4" w:rsidP="00B853B4">
      <w:pPr>
        <w:pStyle w:val="Bibliography"/>
        <w:rPr>
          <w:rFonts w:cs="Times New Roman"/>
        </w:rPr>
      </w:pPr>
      <w:r w:rsidRPr="00B853B4">
        <w:rPr>
          <w:rFonts w:cs="Times New Roman"/>
        </w:rPr>
        <w:t xml:space="preserve">Pender, B., Currie, G., Delbosc, A., &amp; Shiwakoti, N. (2014). Social media use during unplanned transit network disruptions: A review of literature. </w:t>
      </w:r>
      <w:r w:rsidRPr="00B853B4">
        <w:rPr>
          <w:rFonts w:cs="Times New Roman"/>
          <w:i/>
          <w:iCs/>
        </w:rPr>
        <w:t>Transport Reviews</w:t>
      </w:r>
      <w:r w:rsidRPr="00B853B4">
        <w:rPr>
          <w:rFonts w:cs="Times New Roman"/>
        </w:rPr>
        <w:t xml:space="preserve">, </w:t>
      </w:r>
      <w:r w:rsidRPr="00B853B4">
        <w:rPr>
          <w:rFonts w:cs="Times New Roman"/>
          <w:i/>
          <w:iCs/>
        </w:rPr>
        <w:t>34</w:t>
      </w:r>
      <w:r w:rsidRPr="00B853B4">
        <w:rPr>
          <w:rFonts w:cs="Times New Roman"/>
        </w:rPr>
        <w:t>(4), 501–521.</w:t>
      </w:r>
    </w:p>
    <w:p w14:paraId="1E68A393" w14:textId="77777777" w:rsidR="00B853B4" w:rsidRPr="00B853B4" w:rsidRDefault="00B853B4" w:rsidP="00B853B4">
      <w:pPr>
        <w:pStyle w:val="Bibliography"/>
        <w:rPr>
          <w:rFonts w:cs="Times New Roman"/>
        </w:rPr>
      </w:pPr>
      <w:r w:rsidRPr="00B853B4">
        <w:rPr>
          <w:rFonts w:cs="Times New Roman"/>
        </w:rPr>
        <w:t xml:space="preserve">Singh, S. S., Javanmard, R., Lee, J., Kim, J., &amp; Diab, E. (2022). Evaluating the accessibility benefits of the new BRT system during the COVID-19 pandemic in Winnipeg, Canada. </w:t>
      </w:r>
      <w:r w:rsidRPr="00B853B4">
        <w:rPr>
          <w:rFonts w:cs="Times New Roman"/>
          <w:i/>
          <w:iCs/>
        </w:rPr>
        <w:t>Journal of Urban Mobility</w:t>
      </w:r>
      <w:r w:rsidRPr="00B853B4">
        <w:rPr>
          <w:rFonts w:cs="Times New Roman"/>
        </w:rPr>
        <w:t xml:space="preserve">, </w:t>
      </w:r>
      <w:r w:rsidRPr="00B853B4">
        <w:rPr>
          <w:rFonts w:cs="Times New Roman"/>
          <w:i/>
          <w:iCs/>
        </w:rPr>
        <w:t>2</w:t>
      </w:r>
      <w:r w:rsidRPr="00B853B4">
        <w:rPr>
          <w:rFonts w:cs="Times New Roman"/>
        </w:rPr>
        <w:t>, 100016.</w:t>
      </w:r>
    </w:p>
    <w:p w14:paraId="2F580AFB" w14:textId="77777777" w:rsidR="00B853B4" w:rsidRPr="00B853B4" w:rsidRDefault="00B853B4" w:rsidP="00B853B4">
      <w:pPr>
        <w:pStyle w:val="Bibliography"/>
        <w:rPr>
          <w:rFonts w:cs="Times New Roman"/>
        </w:rPr>
      </w:pPr>
      <w:r w:rsidRPr="00B853B4">
        <w:rPr>
          <w:rFonts w:cs="Times New Roman"/>
        </w:rPr>
        <w:lastRenderedPageBreak/>
        <w:t xml:space="preserve">Taylor, M. A., &amp; D’Este, G. M. (2007). Transport network vulnerability: A method for diagnosis of critical locations in transport infrastructure systems. In </w:t>
      </w:r>
      <w:r w:rsidRPr="00B853B4">
        <w:rPr>
          <w:rFonts w:cs="Times New Roman"/>
          <w:i/>
          <w:iCs/>
        </w:rPr>
        <w:t>Critical infrastructure</w:t>
      </w:r>
      <w:r w:rsidRPr="00B853B4">
        <w:rPr>
          <w:rFonts w:cs="Times New Roman"/>
        </w:rPr>
        <w:t xml:space="preserve"> (pp. 9–30). Springer.</w:t>
      </w:r>
    </w:p>
    <w:p w14:paraId="5FAA0B16" w14:textId="77777777" w:rsidR="00B853B4" w:rsidRPr="00B853B4" w:rsidRDefault="00B853B4" w:rsidP="00B853B4">
      <w:pPr>
        <w:pStyle w:val="Bibliography"/>
        <w:rPr>
          <w:rFonts w:cs="Times New Roman"/>
        </w:rPr>
      </w:pPr>
      <w:r w:rsidRPr="00B853B4">
        <w:rPr>
          <w:rFonts w:cs="Times New Roman"/>
        </w:rPr>
        <w:t xml:space="preserve">Tong, L., Zhou, X., &amp; Miller, H. J. (2015). Transportation network design for maximizing space–time accessibility. </w:t>
      </w:r>
      <w:r w:rsidRPr="00B853B4">
        <w:rPr>
          <w:rFonts w:cs="Times New Roman"/>
          <w:i/>
          <w:iCs/>
        </w:rPr>
        <w:t>Transportation Research Part B: Methodological</w:t>
      </w:r>
      <w:r w:rsidRPr="00B853B4">
        <w:rPr>
          <w:rFonts w:cs="Times New Roman"/>
        </w:rPr>
        <w:t xml:space="preserve">, </w:t>
      </w:r>
      <w:r w:rsidRPr="00B853B4">
        <w:rPr>
          <w:rFonts w:cs="Times New Roman"/>
          <w:i/>
          <w:iCs/>
        </w:rPr>
        <w:t>81</w:t>
      </w:r>
      <w:r w:rsidRPr="00B853B4">
        <w:rPr>
          <w:rFonts w:cs="Times New Roman"/>
        </w:rPr>
        <w:t>, 555–576.</w:t>
      </w:r>
    </w:p>
    <w:p w14:paraId="197824E9" w14:textId="77777777" w:rsidR="00B853B4" w:rsidRPr="00B853B4" w:rsidRDefault="00B853B4" w:rsidP="00B853B4">
      <w:pPr>
        <w:pStyle w:val="Bibliography"/>
        <w:rPr>
          <w:rFonts w:cs="Times New Roman"/>
        </w:rPr>
      </w:pPr>
      <w:r w:rsidRPr="00B853B4">
        <w:rPr>
          <w:rFonts w:cs="Times New Roman"/>
        </w:rPr>
        <w:t xml:space="preserve">Van Niel, L. (2021, September 29). </w:t>
      </w:r>
      <w:r w:rsidRPr="00B853B4">
        <w:rPr>
          <w:rFonts w:cs="Times New Roman"/>
          <w:i/>
          <w:iCs/>
        </w:rPr>
        <w:t>COTA faces driver shortages, adjusts services</w:t>
      </w:r>
      <w:r w:rsidRPr="00B853B4">
        <w:rPr>
          <w:rFonts w:cs="Times New Roman"/>
        </w:rPr>
        <w:t>. The Lantern. https://www.thelantern.com/2021/09/cota-faces-driver-shortages-adjusts-services/</w:t>
      </w:r>
    </w:p>
    <w:p w14:paraId="312CB0EC" w14:textId="77777777" w:rsidR="00B853B4" w:rsidRPr="00B853B4" w:rsidRDefault="00B853B4" w:rsidP="00B853B4">
      <w:pPr>
        <w:pStyle w:val="Bibliography"/>
        <w:rPr>
          <w:rFonts w:cs="Times New Roman"/>
        </w:rPr>
      </w:pPr>
      <w:r w:rsidRPr="00B853B4">
        <w:rPr>
          <w:rFonts w:cs="Times New Roman"/>
        </w:rPr>
        <w:t xml:space="preserve">Wan, C., Yang, Z., Zhang, D., Yan, X., &amp; Fan, S. (2018). Resilience in transportation systems: A systematic review and future directions. </w:t>
      </w:r>
      <w:r w:rsidRPr="00B853B4">
        <w:rPr>
          <w:rFonts w:cs="Times New Roman"/>
          <w:i/>
          <w:iCs/>
        </w:rPr>
        <w:t>Transport Reviews</w:t>
      </w:r>
      <w:r w:rsidRPr="00B853B4">
        <w:rPr>
          <w:rFonts w:cs="Times New Roman"/>
        </w:rPr>
        <w:t xml:space="preserve">, </w:t>
      </w:r>
      <w:r w:rsidRPr="00B853B4">
        <w:rPr>
          <w:rFonts w:cs="Times New Roman"/>
          <w:i/>
          <w:iCs/>
        </w:rPr>
        <w:t>38</w:t>
      </w:r>
      <w:r w:rsidRPr="00B853B4">
        <w:rPr>
          <w:rFonts w:cs="Times New Roman"/>
        </w:rPr>
        <w:t>(4), 479–498.</w:t>
      </w:r>
    </w:p>
    <w:p w14:paraId="1A8C2301" w14:textId="77777777" w:rsidR="00B853B4" w:rsidRPr="00B853B4" w:rsidRDefault="00B853B4" w:rsidP="00B853B4">
      <w:pPr>
        <w:pStyle w:val="Bibliography"/>
        <w:rPr>
          <w:rFonts w:cs="Times New Roman"/>
        </w:rPr>
      </w:pPr>
      <w:r w:rsidRPr="00B853B4">
        <w:rPr>
          <w:rFonts w:cs="Times New Roman"/>
        </w:rPr>
        <w:t xml:space="preserve">Wang, Y., Yuan, Y., Ma, Y., &amp; Wang, G. (2019). Time-dependent graphs: Definitions, applications, and algorithms. </w:t>
      </w:r>
      <w:r w:rsidRPr="00B853B4">
        <w:rPr>
          <w:rFonts w:cs="Times New Roman"/>
          <w:i/>
          <w:iCs/>
        </w:rPr>
        <w:t>Data Science and Engineering</w:t>
      </w:r>
      <w:r w:rsidRPr="00B853B4">
        <w:rPr>
          <w:rFonts w:cs="Times New Roman"/>
        </w:rPr>
        <w:t xml:space="preserve">, </w:t>
      </w:r>
      <w:r w:rsidRPr="00B853B4">
        <w:rPr>
          <w:rFonts w:cs="Times New Roman"/>
          <w:i/>
          <w:iCs/>
        </w:rPr>
        <w:t>4</w:t>
      </w:r>
      <w:r w:rsidRPr="00B853B4">
        <w:rPr>
          <w:rFonts w:cs="Times New Roman"/>
        </w:rPr>
        <w:t>(4), 352–366.</w:t>
      </w:r>
    </w:p>
    <w:p w14:paraId="0D27ABF7" w14:textId="77777777" w:rsidR="00B853B4" w:rsidRPr="00B853B4" w:rsidRDefault="00B853B4" w:rsidP="00B853B4">
      <w:pPr>
        <w:pStyle w:val="Bibliography"/>
        <w:rPr>
          <w:rFonts w:cs="Times New Roman"/>
        </w:rPr>
      </w:pPr>
      <w:r w:rsidRPr="00B853B4">
        <w:rPr>
          <w:rFonts w:cs="Times New Roman"/>
        </w:rPr>
        <w:t xml:space="preserve">Wessel, N., Allen, J., &amp; Farber, S. (2017). Constructing a routable retrospective transit timetable from a real-time vehicle location feed and GTFS. </w:t>
      </w:r>
      <w:r w:rsidRPr="00B853B4">
        <w:rPr>
          <w:rFonts w:cs="Times New Roman"/>
          <w:i/>
          <w:iCs/>
        </w:rPr>
        <w:t>Journal of Transport Geography</w:t>
      </w:r>
      <w:r w:rsidRPr="00B853B4">
        <w:rPr>
          <w:rFonts w:cs="Times New Roman"/>
        </w:rPr>
        <w:t xml:space="preserve">, </w:t>
      </w:r>
      <w:r w:rsidRPr="00B853B4">
        <w:rPr>
          <w:rFonts w:cs="Times New Roman"/>
          <w:i/>
          <w:iCs/>
        </w:rPr>
        <w:t>62</w:t>
      </w:r>
      <w:r w:rsidRPr="00B853B4">
        <w:rPr>
          <w:rFonts w:cs="Times New Roman"/>
        </w:rPr>
        <w:t>, 92–97.</w:t>
      </w:r>
    </w:p>
    <w:p w14:paraId="45FCEAF6" w14:textId="77777777" w:rsidR="00B853B4" w:rsidRPr="00B853B4" w:rsidRDefault="00B853B4" w:rsidP="00B853B4">
      <w:pPr>
        <w:pStyle w:val="Bibliography"/>
        <w:rPr>
          <w:rFonts w:cs="Times New Roman"/>
        </w:rPr>
      </w:pPr>
      <w:r w:rsidRPr="00B853B4">
        <w:rPr>
          <w:rFonts w:cs="Times New Roman"/>
        </w:rPr>
        <w:t xml:space="preserve">Wessel, N., &amp; Farber, S. (2019). On the accuracy of schedule-based GTFS for measuring accessibility. </w:t>
      </w:r>
      <w:r w:rsidRPr="00B853B4">
        <w:rPr>
          <w:rFonts w:cs="Times New Roman"/>
          <w:i/>
          <w:iCs/>
        </w:rPr>
        <w:t>Journal of Transport and Land Use</w:t>
      </w:r>
      <w:r w:rsidRPr="00B853B4">
        <w:rPr>
          <w:rFonts w:cs="Times New Roman"/>
        </w:rPr>
        <w:t xml:space="preserve">, </w:t>
      </w:r>
      <w:r w:rsidRPr="00B853B4">
        <w:rPr>
          <w:rFonts w:cs="Times New Roman"/>
          <w:i/>
          <w:iCs/>
        </w:rPr>
        <w:t>12</w:t>
      </w:r>
      <w:r w:rsidRPr="00B853B4">
        <w:rPr>
          <w:rFonts w:cs="Times New Roman"/>
        </w:rPr>
        <w:t>(1), 475–500.</w:t>
      </w:r>
    </w:p>
    <w:p w14:paraId="12CEBD1B" w14:textId="77777777" w:rsidR="00B853B4" w:rsidRPr="00B853B4" w:rsidRDefault="00B853B4" w:rsidP="00B853B4">
      <w:pPr>
        <w:pStyle w:val="Bibliography"/>
        <w:rPr>
          <w:rFonts w:cs="Times New Roman"/>
        </w:rPr>
      </w:pPr>
      <w:r w:rsidRPr="00B853B4">
        <w:rPr>
          <w:rFonts w:cs="Times New Roman"/>
        </w:rPr>
        <w:t xml:space="preserve">Zhu, S., &amp; Levinson, D. M. (2012). Disruptions to transportation networks: A review. </w:t>
      </w:r>
      <w:r w:rsidRPr="00B853B4">
        <w:rPr>
          <w:rFonts w:cs="Times New Roman"/>
          <w:i/>
          <w:iCs/>
        </w:rPr>
        <w:t>Network Reliability in Practice</w:t>
      </w:r>
      <w:r w:rsidRPr="00B853B4">
        <w:rPr>
          <w:rFonts w:cs="Times New Roman"/>
        </w:rPr>
        <w:t>, 5–20.</w:t>
      </w:r>
    </w:p>
    <w:p w14:paraId="7329BDAE" w14:textId="56B89ACD" w:rsidR="00123B65" w:rsidRPr="00796F16" w:rsidRDefault="00123B65" w:rsidP="00123B65">
      <w:pPr>
        <w:spacing w:before="120" w:after="120"/>
        <w:jc w:val="both"/>
      </w:pPr>
      <w:r>
        <w:fldChar w:fldCharType="end"/>
      </w:r>
    </w:p>
    <w:sectPr w:rsidR="00123B65" w:rsidRPr="00796F16" w:rsidSect="00B96D9E">
      <w:footerReference w:type="default" r:id="rId14"/>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A7FF0" w14:textId="77777777" w:rsidR="0022542D" w:rsidRDefault="0022542D" w:rsidP="0077361B">
      <w:pPr>
        <w:spacing w:after="0" w:line="240" w:lineRule="auto"/>
      </w:pPr>
      <w:r>
        <w:separator/>
      </w:r>
    </w:p>
  </w:endnote>
  <w:endnote w:type="continuationSeparator" w:id="0">
    <w:p w14:paraId="649207E7" w14:textId="77777777" w:rsidR="0022542D" w:rsidRDefault="0022542D"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12039" w14:textId="77777777" w:rsidR="0022542D" w:rsidRDefault="0022542D" w:rsidP="0077361B">
      <w:pPr>
        <w:spacing w:after="0" w:line="240" w:lineRule="auto"/>
      </w:pPr>
      <w:r>
        <w:separator/>
      </w:r>
    </w:p>
  </w:footnote>
  <w:footnote w:type="continuationSeparator" w:id="0">
    <w:p w14:paraId="4ED5DDE7" w14:textId="77777777" w:rsidR="0022542D" w:rsidRDefault="0022542D" w:rsidP="0077361B">
      <w:pPr>
        <w:spacing w:after="0" w:line="240" w:lineRule="auto"/>
      </w:pPr>
      <w:r>
        <w:continuationSeparator/>
      </w:r>
    </w:p>
  </w:footnote>
  <w:footnote w:id="1">
    <w:p w14:paraId="7B3BC479" w14:textId="0E2C6BAB" w:rsidR="00FD15B6" w:rsidRPr="002D14D4" w:rsidRDefault="00FD15B6" w:rsidP="00FD15B6">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00214EF6">
        <w:rPr>
          <w:rFonts w:ascii="Times New Roman" w:hAnsi="Times New Roman" w:cs="Times New Roman"/>
        </w:rPr>
        <w:t>liu.6544</w:t>
      </w:r>
      <w:r w:rsidRPr="002D14D4">
        <w:rPr>
          <w:rFonts w:ascii="Times New Roman" w:hAnsi="Times New Roman" w:cs="Times New Roman"/>
        </w:rPr>
        <w:t xml:space="preserve">@osu.edu </w:t>
      </w:r>
    </w:p>
    <w:p w14:paraId="3EED5928" w14:textId="77777777" w:rsidR="00FD15B6" w:rsidRDefault="00FD15B6" w:rsidP="00FD15B6">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 w:numId="19" w16cid:durableId="1341423104">
    <w:abstractNumId w:val="1"/>
  </w:num>
  <w:num w:numId="20" w16cid:durableId="611787396">
    <w:abstractNumId w:val="1"/>
  </w:num>
  <w:num w:numId="21" w16cid:durableId="1382359165">
    <w:abstractNumId w:val="1"/>
  </w:num>
  <w:num w:numId="22" w16cid:durableId="15001504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37B9D"/>
    <w:rsid w:val="000414C4"/>
    <w:rsid w:val="00041D4F"/>
    <w:rsid w:val="00044BFF"/>
    <w:rsid w:val="00045522"/>
    <w:rsid w:val="000459EB"/>
    <w:rsid w:val="000464EB"/>
    <w:rsid w:val="000465B4"/>
    <w:rsid w:val="00046794"/>
    <w:rsid w:val="0005182D"/>
    <w:rsid w:val="00051D96"/>
    <w:rsid w:val="00052403"/>
    <w:rsid w:val="00053E26"/>
    <w:rsid w:val="00054926"/>
    <w:rsid w:val="00057396"/>
    <w:rsid w:val="000577A3"/>
    <w:rsid w:val="00057A77"/>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7555"/>
    <w:rsid w:val="00117750"/>
    <w:rsid w:val="00117823"/>
    <w:rsid w:val="001179A9"/>
    <w:rsid w:val="001216B1"/>
    <w:rsid w:val="0012321F"/>
    <w:rsid w:val="00123B65"/>
    <w:rsid w:val="00123D20"/>
    <w:rsid w:val="001317C5"/>
    <w:rsid w:val="00133C2B"/>
    <w:rsid w:val="0013405E"/>
    <w:rsid w:val="001351E2"/>
    <w:rsid w:val="001419C3"/>
    <w:rsid w:val="00142F81"/>
    <w:rsid w:val="00145F06"/>
    <w:rsid w:val="00146E2A"/>
    <w:rsid w:val="001473D0"/>
    <w:rsid w:val="001530EE"/>
    <w:rsid w:val="001535A6"/>
    <w:rsid w:val="00153ADC"/>
    <w:rsid w:val="00154519"/>
    <w:rsid w:val="00160ED2"/>
    <w:rsid w:val="00162203"/>
    <w:rsid w:val="00162B7B"/>
    <w:rsid w:val="001631E4"/>
    <w:rsid w:val="00165F55"/>
    <w:rsid w:val="001660AC"/>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542D"/>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7321"/>
    <w:rsid w:val="003577AC"/>
    <w:rsid w:val="0036139B"/>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97E4A"/>
    <w:rsid w:val="003A0DC2"/>
    <w:rsid w:val="003A0EF9"/>
    <w:rsid w:val="003A2D16"/>
    <w:rsid w:val="003A60F2"/>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6DE7"/>
    <w:rsid w:val="00727A29"/>
    <w:rsid w:val="00730E2E"/>
    <w:rsid w:val="00732973"/>
    <w:rsid w:val="00734DDC"/>
    <w:rsid w:val="007355B0"/>
    <w:rsid w:val="00740337"/>
    <w:rsid w:val="007434C8"/>
    <w:rsid w:val="00744CF1"/>
    <w:rsid w:val="00750948"/>
    <w:rsid w:val="007541C4"/>
    <w:rsid w:val="00756ED0"/>
    <w:rsid w:val="00760CA4"/>
    <w:rsid w:val="00762F50"/>
    <w:rsid w:val="00762F82"/>
    <w:rsid w:val="00763A69"/>
    <w:rsid w:val="00766064"/>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3F5E"/>
    <w:rsid w:val="00885008"/>
    <w:rsid w:val="008901D5"/>
    <w:rsid w:val="00890800"/>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373B"/>
    <w:rsid w:val="008D57BE"/>
    <w:rsid w:val="008E176A"/>
    <w:rsid w:val="008E1E91"/>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4366D"/>
    <w:rsid w:val="009444D4"/>
    <w:rsid w:val="0094605B"/>
    <w:rsid w:val="009526DD"/>
    <w:rsid w:val="00952824"/>
    <w:rsid w:val="00961F07"/>
    <w:rsid w:val="00962E46"/>
    <w:rsid w:val="00963B85"/>
    <w:rsid w:val="0096622A"/>
    <w:rsid w:val="00967CA9"/>
    <w:rsid w:val="0097381E"/>
    <w:rsid w:val="009754DA"/>
    <w:rsid w:val="00977341"/>
    <w:rsid w:val="0098031B"/>
    <w:rsid w:val="009816F8"/>
    <w:rsid w:val="00982540"/>
    <w:rsid w:val="00982C95"/>
    <w:rsid w:val="009879D7"/>
    <w:rsid w:val="00990270"/>
    <w:rsid w:val="00990369"/>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5A1E"/>
    <w:rsid w:val="009C65BA"/>
    <w:rsid w:val="009C6984"/>
    <w:rsid w:val="009C6DD5"/>
    <w:rsid w:val="009D5FE9"/>
    <w:rsid w:val="009D6B8B"/>
    <w:rsid w:val="009D7FD4"/>
    <w:rsid w:val="009E0425"/>
    <w:rsid w:val="009E3FFB"/>
    <w:rsid w:val="009E72AC"/>
    <w:rsid w:val="009E77EE"/>
    <w:rsid w:val="009F4945"/>
    <w:rsid w:val="009F644B"/>
    <w:rsid w:val="009F6B65"/>
    <w:rsid w:val="00A02021"/>
    <w:rsid w:val="00A023C7"/>
    <w:rsid w:val="00A0458E"/>
    <w:rsid w:val="00A07702"/>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3392"/>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82814"/>
    <w:rsid w:val="00B845A5"/>
    <w:rsid w:val="00B853B4"/>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3AF8"/>
    <w:rsid w:val="00C0491A"/>
    <w:rsid w:val="00C050D0"/>
    <w:rsid w:val="00C11A32"/>
    <w:rsid w:val="00C12B33"/>
    <w:rsid w:val="00C12C1B"/>
    <w:rsid w:val="00C13A44"/>
    <w:rsid w:val="00C140B5"/>
    <w:rsid w:val="00C16C0F"/>
    <w:rsid w:val="00C253D1"/>
    <w:rsid w:val="00C31F2E"/>
    <w:rsid w:val="00C327A0"/>
    <w:rsid w:val="00C3401D"/>
    <w:rsid w:val="00C35528"/>
    <w:rsid w:val="00C36073"/>
    <w:rsid w:val="00C37703"/>
    <w:rsid w:val="00C425F8"/>
    <w:rsid w:val="00C430CA"/>
    <w:rsid w:val="00C43CCA"/>
    <w:rsid w:val="00C44C04"/>
    <w:rsid w:val="00C45567"/>
    <w:rsid w:val="00C47342"/>
    <w:rsid w:val="00C513AA"/>
    <w:rsid w:val="00C518B3"/>
    <w:rsid w:val="00C51BAB"/>
    <w:rsid w:val="00C530B4"/>
    <w:rsid w:val="00C55B40"/>
    <w:rsid w:val="00C60B08"/>
    <w:rsid w:val="00C6299B"/>
    <w:rsid w:val="00C648A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F0F"/>
    <w:rsid w:val="00E65FD9"/>
    <w:rsid w:val="00E71908"/>
    <w:rsid w:val="00E71EDE"/>
    <w:rsid w:val="00E73B11"/>
    <w:rsid w:val="00E73C34"/>
    <w:rsid w:val="00E73E73"/>
    <w:rsid w:val="00E81763"/>
    <w:rsid w:val="00E82082"/>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D0E89"/>
    <w:rsid w:val="00ED1670"/>
    <w:rsid w:val="00ED1E62"/>
    <w:rsid w:val="00ED41D9"/>
    <w:rsid w:val="00ED53CF"/>
    <w:rsid w:val="00ED7385"/>
    <w:rsid w:val="00EE6106"/>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 w:type="character" w:styleId="Strong">
    <w:name w:val="Strong"/>
    <w:basedOn w:val="DefaultParagraphFont"/>
    <w:uiPriority w:val="22"/>
    <w:qFormat/>
    <w:rsid w:val="001545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327904899">
      <w:bodyDiv w:val="1"/>
      <w:marLeft w:val="0"/>
      <w:marRight w:val="0"/>
      <w:marTop w:val="0"/>
      <w:marBottom w:val="0"/>
      <w:divBdr>
        <w:top w:val="none" w:sz="0" w:space="0" w:color="auto"/>
        <w:left w:val="none" w:sz="0" w:space="0" w:color="auto"/>
        <w:bottom w:val="none" w:sz="0" w:space="0" w:color="auto"/>
        <w:right w:val="none" w:sz="0" w:space="0" w:color="auto"/>
      </w:divBdr>
    </w:div>
    <w:div w:id="757139443">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28545018">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 w:id="20679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22</Pages>
  <Words>17781</Words>
  <Characters>101352</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81</cp:revision>
  <cp:lastPrinted>2022-08-01T19:32:00Z</cp:lastPrinted>
  <dcterms:created xsi:type="dcterms:W3CDTF">2022-08-01T14:23:00Z</dcterms:created>
  <dcterms:modified xsi:type="dcterms:W3CDTF">2022-10-1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i7ODsrws"/&gt;&lt;style id="http://www.zotero.org/styles/apa" locale="en-US" hasBibliography="1" bibliographyStyleHasBeenSet="1"/&gt;&lt;prefs&gt;&lt;pref name="fieldType" value="Field"/&gt;&lt;/prefs&gt;&lt;/data&gt;</vt:lpwstr>
  </property>
</Properties>
</file>